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F516994" w14:textId="53EECC1F" w:rsidR="00A36DE3" w:rsidRDefault="009275E2" w:rsidP="00F72FFE">
      <w:pPr>
        <w:spacing w:line="240" w:lineRule="auto"/>
        <w:ind w:left="1152" w:right="86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otential Drug Interactions among Chronic Kidney Disease Adult Patients o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Haemodialysi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94622">
        <w:rPr>
          <w:rFonts w:ascii="Times New Roman" w:hAnsi="Times New Roman" w:cs="Times New Roman"/>
          <w:b/>
          <w:sz w:val="24"/>
          <w:szCs w:val="24"/>
        </w:rPr>
        <w:t xml:space="preserve">at a </w:t>
      </w:r>
      <w:r w:rsidR="002D1E0E">
        <w:rPr>
          <w:rFonts w:ascii="Times New Roman" w:hAnsi="Times New Roman" w:cs="Times New Roman"/>
          <w:b/>
          <w:sz w:val="24"/>
          <w:szCs w:val="24"/>
        </w:rPr>
        <w:t>Tertiary Referral Hospital in Kenya</w:t>
      </w:r>
    </w:p>
    <w:p w14:paraId="78F20133" w14:textId="77777777" w:rsidR="0044774F" w:rsidRDefault="0044774F" w:rsidP="00F72FFE">
      <w:pPr>
        <w:spacing w:line="240" w:lineRule="auto"/>
        <w:ind w:left="1152" w:right="864"/>
        <w:rPr>
          <w:rFonts w:ascii="Times New Roman" w:hAnsi="Times New Roman" w:cs="Times New Roman"/>
          <w:b/>
          <w:sz w:val="24"/>
          <w:szCs w:val="24"/>
        </w:rPr>
      </w:pPr>
    </w:p>
    <w:p w14:paraId="7C94E95A" w14:textId="77777777" w:rsidR="009C5871" w:rsidRDefault="009C5871" w:rsidP="009D5C46">
      <w:pPr>
        <w:pStyle w:val="BodyText"/>
        <w:spacing w:line="360" w:lineRule="auto"/>
        <w:ind w:left="1152" w:right="864"/>
        <w:jc w:val="both"/>
        <w:rPr>
          <w:b/>
        </w:rPr>
      </w:pPr>
    </w:p>
    <w:p w14:paraId="6CF39AC2" w14:textId="306A6441" w:rsidR="008C0AED" w:rsidRDefault="008C0AED" w:rsidP="009D5C46">
      <w:pPr>
        <w:pStyle w:val="BodyText"/>
        <w:spacing w:line="360" w:lineRule="auto"/>
        <w:ind w:left="1152" w:right="864"/>
        <w:jc w:val="both"/>
        <w:rPr>
          <w:b/>
        </w:rPr>
      </w:pPr>
      <w:r>
        <w:rPr>
          <w:b/>
        </w:rPr>
        <w:t>ABSTRACT</w:t>
      </w:r>
    </w:p>
    <w:p w14:paraId="0208B946" w14:textId="74072C9E" w:rsidR="008C0AED" w:rsidRPr="008C0AED" w:rsidRDefault="008C0AED" w:rsidP="009D5C46">
      <w:pPr>
        <w:pStyle w:val="BodyText"/>
        <w:ind w:left="1152" w:right="864"/>
        <w:jc w:val="both"/>
      </w:pPr>
      <w:r w:rsidRPr="008C0AED">
        <w:rPr>
          <w:b/>
        </w:rPr>
        <w:t>Background</w:t>
      </w:r>
      <w:r w:rsidRPr="008C0AED">
        <w:t>: The</w:t>
      </w:r>
      <w:r w:rsidRPr="008C0AED">
        <w:rPr>
          <w:spacing w:val="1"/>
        </w:rPr>
        <w:t xml:space="preserve"> </w:t>
      </w:r>
      <w:r w:rsidRPr="008C0AED">
        <w:t>complexity</w:t>
      </w:r>
      <w:r w:rsidRPr="008C0AED">
        <w:rPr>
          <w:spacing w:val="1"/>
        </w:rPr>
        <w:t xml:space="preserve"> </w:t>
      </w:r>
      <w:r w:rsidRPr="008C0AED">
        <w:t>of</w:t>
      </w:r>
      <w:r w:rsidRPr="008C0AED">
        <w:rPr>
          <w:spacing w:val="1"/>
        </w:rPr>
        <w:t xml:space="preserve"> </w:t>
      </w:r>
      <w:r w:rsidRPr="008C0AED">
        <w:t>medication</w:t>
      </w:r>
      <w:r w:rsidRPr="008C0AED">
        <w:rPr>
          <w:spacing w:val="1"/>
        </w:rPr>
        <w:t xml:space="preserve"> </w:t>
      </w:r>
      <w:r w:rsidRPr="008C0AED">
        <w:t>regimens</w:t>
      </w:r>
      <w:r w:rsidRPr="008C0AED">
        <w:rPr>
          <w:spacing w:val="1"/>
        </w:rPr>
        <w:t xml:space="preserve"> </w:t>
      </w:r>
      <w:r w:rsidRPr="008C0AED">
        <w:t>amongst</w:t>
      </w:r>
      <w:r w:rsidRPr="008C0AED">
        <w:rPr>
          <w:spacing w:val="1"/>
        </w:rPr>
        <w:t xml:space="preserve"> </w:t>
      </w:r>
      <w:r w:rsidRPr="008C0AED">
        <w:t>adult</w:t>
      </w:r>
      <w:r w:rsidRPr="008C0AED">
        <w:rPr>
          <w:spacing w:val="1"/>
        </w:rPr>
        <w:t xml:space="preserve"> </w:t>
      </w:r>
      <w:r w:rsidRPr="008C0AED">
        <w:t>chronic</w:t>
      </w:r>
      <w:r w:rsidRPr="008C0AED">
        <w:rPr>
          <w:spacing w:val="1"/>
        </w:rPr>
        <w:t xml:space="preserve"> </w:t>
      </w:r>
      <w:r w:rsidRPr="008C0AED">
        <w:t>kidney</w:t>
      </w:r>
      <w:r w:rsidRPr="008C0AED">
        <w:rPr>
          <w:spacing w:val="1"/>
        </w:rPr>
        <w:t xml:space="preserve"> </w:t>
      </w:r>
      <w:r w:rsidRPr="008C0AED">
        <w:t>disease</w:t>
      </w:r>
      <w:r w:rsidRPr="008C0AED">
        <w:rPr>
          <w:spacing w:val="1"/>
        </w:rPr>
        <w:t xml:space="preserve"> </w:t>
      </w:r>
      <w:r w:rsidRPr="008C0AED">
        <w:t>patients</w:t>
      </w:r>
      <w:r w:rsidRPr="008C0AED">
        <w:rPr>
          <w:spacing w:val="1"/>
        </w:rPr>
        <w:t xml:space="preserve"> </w:t>
      </w:r>
      <w:r w:rsidRPr="008C0AED">
        <w:t xml:space="preserve">undergoing hemodialysis </w:t>
      </w:r>
      <w:r w:rsidR="002D1E0E">
        <w:t>predispose</w:t>
      </w:r>
      <w:r w:rsidRPr="008C0AED">
        <w:t xml:space="preserve"> </w:t>
      </w:r>
      <w:r w:rsidR="005759FE">
        <w:t>to potential drug interactions.</w:t>
      </w:r>
      <w:r w:rsidR="00245BF6" w:rsidRPr="00245BF6">
        <w:rPr>
          <w:highlight w:val="yellow"/>
        </w:rPr>
        <w:t xml:space="preserve"> </w:t>
      </w:r>
      <w:r w:rsidR="00245BF6">
        <w:rPr>
          <w:highlight w:val="yellow"/>
        </w:rPr>
        <w:t>T</w:t>
      </w:r>
      <w:r w:rsidR="00245BF6" w:rsidRPr="0099472A">
        <w:rPr>
          <w:highlight w:val="yellow"/>
        </w:rPr>
        <w:t xml:space="preserve">he management of </w:t>
      </w:r>
      <w:r w:rsidR="003F6465">
        <w:rPr>
          <w:highlight w:val="yellow"/>
        </w:rPr>
        <w:t xml:space="preserve">patients with </w:t>
      </w:r>
      <w:r w:rsidR="00245BF6">
        <w:rPr>
          <w:highlight w:val="yellow"/>
        </w:rPr>
        <w:t>chronic kidney disease</w:t>
      </w:r>
      <w:r w:rsidR="00245BF6" w:rsidRPr="0099472A">
        <w:rPr>
          <w:highlight w:val="yellow"/>
        </w:rPr>
        <w:t xml:space="preserve"> on </w:t>
      </w:r>
      <w:proofErr w:type="spellStart"/>
      <w:r w:rsidR="003F6465">
        <w:rPr>
          <w:highlight w:val="yellow"/>
        </w:rPr>
        <w:t>haemodialysis</w:t>
      </w:r>
      <w:proofErr w:type="spellEnd"/>
      <w:r w:rsidR="003F6465">
        <w:rPr>
          <w:highlight w:val="yellow"/>
        </w:rPr>
        <w:t xml:space="preserve"> </w:t>
      </w:r>
      <w:r w:rsidR="00245BF6" w:rsidRPr="0099472A">
        <w:rPr>
          <w:highlight w:val="yellow"/>
        </w:rPr>
        <w:t xml:space="preserve">may be </w:t>
      </w:r>
      <w:r w:rsidR="003F6465">
        <w:rPr>
          <w:highlight w:val="yellow"/>
        </w:rPr>
        <w:t>improved</w:t>
      </w:r>
      <w:r w:rsidR="00245BF6" w:rsidRPr="0099472A">
        <w:rPr>
          <w:highlight w:val="yellow"/>
        </w:rPr>
        <w:t xml:space="preserve"> by the knowledge on the predictors of potential drug interactions.</w:t>
      </w:r>
    </w:p>
    <w:p w14:paraId="23B871D2" w14:textId="6A036357" w:rsidR="008C0AED" w:rsidRPr="008C0AED" w:rsidRDefault="008C0AED" w:rsidP="009D5C46">
      <w:pPr>
        <w:pStyle w:val="BodyText"/>
        <w:ind w:left="1152" w:right="864"/>
        <w:jc w:val="both"/>
      </w:pPr>
      <w:r w:rsidRPr="008C0AED">
        <w:rPr>
          <w:b/>
        </w:rPr>
        <w:t xml:space="preserve">Study Objective: </w:t>
      </w:r>
      <w:r w:rsidRPr="008C0AED">
        <w:t>To assess</w:t>
      </w:r>
      <w:r w:rsidRPr="008C0AED">
        <w:rPr>
          <w:b/>
        </w:rPr>
        <w:t xml:space="preserve"> </w:t>
      </w:r>
      <w:r w:rsidRPr="008C0AED">
        <w:t xml:space="preserve">the predictors of </w:t>
      </w:r>
      <w:r w:rsidR="00121665">
        <w:t>p</w:t>
      </w:r>
      <w:r w:rsidR="00124746">
        <w:t>otential drug interaction</w:t>
      </w:r>
      <w:r w:rsidR="00121665">
        <w:t xml:space="preserve">s </w:t>
      </w:r>
      <w:r w:rsidRPr="008C0AED">
        <w:t xml:space="preserve">among </w:t>
      </w:r>
      <w:r w:rsidR="00124746">
        <w:t xml:space="preserve">chronic kidney disease </w:t>
      </w:r>
      <w:r w:rsidRPr="008C0AED">
        <w:t xml:space="preserve">adult patients on </w:t>
      </w:r>
      <w:proofErr w:type="spellStart"/>
      <w:r w:rsidRPr="008C0AED">
        <w:t>haemodialysis</w:t>
      </w:r>
      <w:proofErr w:type="spellEnd"/>
      <w:r w:rsidRPr="008C0AED">
        <w:t xml:space="preserve"> at Kenyatta National Hospital</w:t>
      </w:r>
      <w:r w:rsidR="00124746">
        <w:t>.</w:t>
      </w:r>
      <w:r w:rsidRPr="008C0AED">
        <w:t xml:space="preserve"> </w:t>
      </w:r>
    </w:p>
    <w:p w14:paraId="75F35264" w14:textId="7573EF46" w:rsidR="008C0AED" w:rsidRPr="008C0AED" w:rsidRDefault="008C0AED" w:rsidP="009D5C46">
      <w:pPr>
        <w:pStyle w:val="BodyText"/>
        <w:ind w:left="1152" w:right="864"/>
        <w:jc w:val="both"/>
      </w:pPr>
      <w:r w:rsidRPr="008C0AED">
        <w:rPr>
          <w:b/>
        </w:rPr>
        <w:t>Methodology:</w:t>
      </w:r>
      <w:r w:rsidRPr="008C0AED">
        <w:t xml:space="preserve"> This </w:t>
      </w:r>
      <w:r w:rsidR="00121665">
        <w:t>was a</w:t>
      </w:r>
      <w:r w:rsidRPr="008C0AED">
        <w:t xml:space="preserve"> cross-sectional study among 120 conveniently sampled adult </w:t>
      </w:r>
      <w:r w:rsidR="00FB47DC">
        <w:t xml:space="preserve">chronic kidney disease </w:t>
      </w:r>
      <w:r w:rsidRPr="008C0AED">
        <w:t>patients at renal unit of</w:t>
      </w:r>
      <w:r w:rsidR="00FB47DC">
        <w:t xml:space="preserve"> Kenyatta National Hospital</w:t>
      </w:r>
      <w:r w:rsidRPr="008C0AED">
        <w:t xml:space="preserve">. </w:t>
      </w:r>
      <w:r w:rsidR="003F6465">
        <w:t xml:space="preserve">Details of </w:t>
      </w:r>
      <w:r w:rsidR="003F6465" w:rsidRPr="008C0AED">
        <w:t>sociodemographic</w:t>
      </w:r>
      <w:r w:rsidRPr="008C0AED">
        <w:t xml:space="preserve"> and clinical characteristics of the participants as well as the drugs prescribed for the comorbid illnesses</w:t>
      </w:r>
      <w:r w:rsidR="003F6465">
        <w:t xml:space="preserve"> were extracted from </w:t>
      </w:r>
      <w:r w:rsidR="005049CA">
        <w:t>medical records</w:t>
      </w:r>
      <w:r w:rsidR="003F6465">
        <w:t xml:space="preserve"> and fed onto </w:t>
      </w:r>
      <w:r w:rsidR="005049CA" w:rsidRPr="00D446CF">
        <w:rPr>
          <w:spacing w:val="-7"/>
        </w:rPr>
        <w:t xml:space="preserve">SPSS </w:t>
      </w:r>
      <w:r w:rsidR="005049CA" w:rsidRPr="00D446CF">
        <w:t xml:space="preserve">version 27 </w:t>
      </w:r>
      <w:r w:rsidR="003F6465">
        <w:t>software</w:t>
      </w:r>
      <w:r w:rsidRPr="008C0AED">
        <w:t xml:space="preserve">. Lexicomp drug interaction checker was used to </w:t>
      </w:r>
      <w:r w:rsidR="007A228A">
        <w:t xml:space="preserve">identify </w:t>
      </w:r>
      <w:r w:rsidR="002D1E0E">
        <w:t xml:space="preserve">types and </w:t>
      </w:r>
      <w:r w:rsidRPr="008C0AED">
        <w:t>severity of the</w:t>
      </w:r>
      <w:r w:rsidR="00A26BAA">
        <w:t xml:space="preserve"> p</w:t>
      </w:r>
      <w:r w:rsidR="00FB47DC">
        <w:t xml:space="preserve">otential drug interactions. </w:t>
      </w:r>
      <w:r w:rsidRPr="008C0AED">
        <w:t>Person’s Chi-square and Fisher’s exact were used to find associations between the participants</w:t>
      </w:r>
      <w:r w:rsidR="002D1E0E">
        <w:t>’</w:t>
      </w:r>
      <w:r w:rsidRPr="008C0AED">
        <w:t xml:space="preserve"> characteristics with p</w:t>
      </w:r>
      <w:r w:rsidR="00FB47DC">
        <w:t>o</w:t>
      </w:r>
      <w:r w:rsidR="002D1E0E">
        <w:t>tential drug interactions at</w:t>
      </w:r>
      <w:r w:rsidR="00FB47DC">
        <w:t xml:space="preserve"> </w:t>
      </w:r>
      <w:r w:rsidR="003F6465">
        <w:t>p≤0.05</w:t>
      </w:r>
      <w:r w:rsidR="002D1E0E">
        <w:t xml:space="preserve">. </w:t>
      </w:r>
    </w:p>
    <w:p w14:paraId="12ACB3A7" w14:textId="0AF4D18B" w:rsidR="008C0AED" w:rsidRPr="008C0AED" w:rsidRDefault="008C0AED" w:rsidP="009D5C46">
      <w:pPr>
        <w:pStyle w:val="BodyText"/>
        <w:ind w:left="1152" w:right="864"/>
        <w:jc w:val="both"/>
        <w:rPr>
          <w:b/>
        </w:rPr>
      </w:pPr>
      <w:r w:rsidRPr="008C0AED">
        <w:rPr>
          <w:b/>
        </w:rPr>
        <w:t xml:space="preserve">Results: </w:t>
      </w:r>
      <w:r w:rsidRPr="008C0AED">
        <w:t>There was female preponderance at 66 (55%).</w:t>
      </w:r>
      <w:r w:rsidRPr="008C0AED">
        <w:rPr>
          <w:b/>
        </w:rPr>
        <w:t xml:space="preserve"> </w:t>
      </w:r>
      <w:r w:rsidRPr="008C0AED">
        <w:t>The mean age of the participants was 47.1 (SD 16.0) years and majority, 67(55.8%) were between 19 to 50 years of</w:t>
      </w:r>
      <w:r w:rsidR="002D1E0E">
        <w:t xml:space="preserve"> age. </w:t>
      </w:r>
      <w:r w:rsidRPr="008C0AED">
        <w:t xml:space="preserve">One hundred and ten (91.7%) had potential drug interactions. </w:t>
      </w:r>
      <w:r w:rsidR="002D1E0E" w:rsidRPr="008C0AED">
        <w:t>Majority, 73 (61.0%) had 0-5 number of interacting drug pairs</w:t>
      </w:r>
      <w:r w:rsidR="002D1E0E">
        <w:t>.</w:t>
      </w:r>
      <w:r w:rsidR="002D1E0E" w:rsidRPr="008C0AED">
        <w:t xml:space="preserve"> </w:t>
      </w:r>
      <w:r w:rsidRPr="008C0AED">
        <w:t>There was statistically significant association between the participants’ number of years since diagnosis</w:t>
      </w:r>
      <w:r w:rsidR="002D1E0E">
        <w:t xml:space="preserve"> of chronic kidney disease</w:t>
      </w:r>
      <w:r w:rsidRPr="008C0AED">
        <w:t xml:space="preserve"> (</w:t>
      </w:r>
      <w:r w:rsidRPr="008C0AED">
        <w:rPr>
          <w:i/>
        </w:rPr>
        <w:t>p</w:t>
      </w:r>
      <w:r w:rsidRPr="008C0AED">
        <w:t>=0.051), polypharmacy (p&lt;0.001) with p</w:t>
      </w:r>
      <w:r w:rsidR="00D11C35">
        <w:t xml:space="preserve">otential drug interactions. </w:t>
      </w:r>
      <w:r w:rsidR="00A039E8">
        <w:t>The p</w:t>
      </w:r>
      <w:r w:rsidRPr="008C0AED">
        <w:t>articipants’ highest education level (</w:t>
      </w:r>
      <w:r w:rsidRPr="008C0AED">
        <w:rPr>
          <w:i/>
        </w:rPr>
        <w:t>p</w:t>
      </w:r>
      <w:r w:rsidRPr="008C0AED">
        <w:t>=0.049), polypharmacy (</w:t>
      </w:r>
      <w:r w:rsidRPr="008C0AED">
        <w:rPr>
          <w:i/>
        </w:rPr>
        <w:t>p</w:t>
      </w:r>
      <w:r w:rsidRPr="008C0AED">
        <w:t>&lt;0.001), years since diagnosis (</w:t>
      </w:r>
      <w:r w:rsidRPr="008C0AED">
        <w:rPr>
          <w:i/>
        </w:rPr>
        <w:t>p</w:t>
      </w:r>
      <w:r w:rsidRPr="008C0AED">
        <w:t>=0.010), number of prescribers (</w:t>
      </w:r>
      <w:r w:rsidRPr="008C0AED">
        <w:rPr>
          <w:i/>
        </w:rPr>
        <w:t>p</w:t>
      </w:r>
      <w:r w:rsidRPr="008C0AED">
        <w:t>=0.019)</w:t>
      </w:r>
      <w:r w:rsidR="00A039E8">
        <w:t xml:space="preserve"> significantly influenced the</w:t>
      </w:r>
      <w:r w:rsidRPr="008C0AED">
        <w:t xml:space="preserve"> severity of p</w:t>
      </w:r>
      <w:r w:rsidR="00D11C35">
        <w:t xml:space="preserve">otential drug interactions. </w:t>
      </w:r>
    </w:p>
    <w:p w14:paraId="5FE6D30C" w14:textId="4211828C" w:rsidR="008C0AED" w:rsidRPr="008C0AED" w:rsidRDefault="008C0AED" w:rsidP="008A3848">
      <w:pPr>
        <w:pStyle w:val="BodyText"/>
        <w:ind w:left="1152" w:right="864"/>
        <w:jc w:val="both"/>
      </w:pPr>
      <w:r w:rsidRPr="008C0AED">
        <w:rPr>
          <w:b/>
        </w:rPr>
        <w:t xml:space="preserve">Conclusion: </w:t>
      </w:r>
      <w:r w:rsidRPr="008C0AED">
        <w:t>The prevalence of p</w:t>
      </w:r>
      <w:r w:rsidR="00D11C35">
        <w:t xml:space="preserve">otential drug interactions </w:t>
      </w:r>
      <w:r w:rsidRPr="008C0AED">
        <w:t xml:space="preserve">among </w:t>
      </w:r>
      <w:r w:rsidR="00605283">
        <w:t xml:space="preserve">chronic kidney disease </w:t>
      </w:r>
      <w:r w:rsidRPr="008C0AED">
        <w:t xml:space="preserve">patients on </w:t>
      </w:r>
      <w:proofErr w:type="spellStart"/>
      <w:r w:rsidR="00605283">
        <w:t>haemodialysis</w:t>
      </w:r>
      <w:proofErr w:type="spellEnd"/>
      <w:r w:rsidR="00605283">
        <w:t xml:space="preserve"> </w:t>
      </w:r>
      <w:r w:rsidRPr="008C0AED">
        <w:t xml:space="preserve">was high </w:t>
      </w:r>
      <w:r w:rsidR="008A3848">
        <w:t>due to</w:t>
      </w:r>
      <w:r w:rsidRPr="008C0AED">
        <w:t xml:space="preserve"> polypharmacy and </w:t>
      </w:r>
      <w:r w:rsidR="008A3848">
        <w:t>advanced</w:t>
      </w:r>
      <w:r w:rsidRPr="008C0AED">
        <w:t xml:space="preserve"> years since diagnosis of </w:t>
      </w:r>
      <w:r w:rsidR="008A3848">
        <w:t>the disease</w:t>
      </w:r>
      <w:r w:rsidR="00F602E4">
        <w:t xml:space="preserve">. </w:t>
      </w:r>
      <w:r w:rsidRPr="008C0AED">
        <w:t xml:space="preserve">Clinicians should </w:t>
      </w:r>
      <w:r w:rsidR="002D1E0E">
        <w:t xml:space="preserve">intensely </w:t>
      </w:r>
      <w:r w:rsidR="008B1964">
        <w:t>monitor the</w:t>
      </w:r>
      <w:r w:rsidR="002D1E0E">
        <w:t xml:space="preserve"> adverse effects of polypharmacy </w:t>
      </w:r>
      <w:r w:rsidR="008B1964">
        <w:t xml:space="preserve">among patients with </w:t>
      </w:r>
      <w:r w:rsidR="00F602E4">
        <w:t xml:space="preserve">chronic kidney disease </w:t>
      </w:r>
      <w:r w:rsidRPr="008C0AED">
        <w:t xml:space="preserve">on </w:t>
      </w:r>
      <w:proofErr w:type="spellStart"/>
      <w:r w:rsidR="00F56939">
        <w:t>haemodialysis</w:t>
      </w:r>
      <w:proofErr w:type="spellEnd"/>
      <w:r w:rsidRPr="008C0AED">
        <w:t xml:space="preserve">. A large prospective study would provide enough time </w:t>
      </w:r>
      <w:r w:rsidR="008A3848">
        <w:t>for determination of causation</w:t>
      </w:r>
      <w:r w:rsidRPr="008C0AED">
        <w:t xml:space="preserve"> </w:t>
      </w:r>
      <w:r w:rsidR="008A3848">
        <w:t xml:space="preserve">of </w:t>
      </w:r>
      <w:r w:rsidR="00F56939">
        <w:t xml:space="preserve">drug interactions </w:t>
      </w:r>
      <w:r w:rsidRPr="008C0AED">
        <w:t xml:space="preserve">and </w:t>
      </w:r>
      <w:r w:rsidR="008B1964" w:rsidRPr="008C0AED">
        <w:t>likely</w:t>
      </w:r>
      <w:r w:rsidRPr="008C0AED">
        <w:t xml:space="preserve"> areas of mitigation among the </w:t>
      </w:r>
      <w:r w:rsidR="00F56939">
        <w:t xml:space="preserve">chronic kidney disease </w:t>
      </w:r>
      <w:r w:rsidRPr="008C0AED">
        <w:t>patients.</w:t>
      </w:r>
    </w:p>
    <w:p w14:paraId="43B75C53" w14:textId="77777777" w:rsidR="008A3848" w:rsidRDefault="008A3848" w:rsidP="008C5523">
      <w:pPr>
        <w:spacing w:line="240" w:lineRule="auto"/>
        <w:ind w:left="1152" w:right="864"/>
        <w:rPr>
          <w:rFonts w:ascii="Times New Roman" w:hAnsi="Times New Roman" w:cs="Times New Roman"/>
          <w:b/>
          <w:sz w:val="24"/>
          <w:szCs w:val="24"/>
        </w:rPr>
      </w:pPr>
    </w:p>
    <w:p w14:paraId="2507E0E9" w14:textId="0E8DD312" w:rsidR="0069090E" w:rsidRDefault="00AA229D" w:rsidP="0069090E">
      <w:pPr>
        <w:spacing w:line="240" w:lineRule="auto"/>
        <w:ind w:left="1152" w:right="86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ey Word</w:t>
      </w:r>
      <w:r w:rsidR="00A56A17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 xml:space="preserve">Chronic Kidney Disease, </w:t>
      </w:r>
      <w:r w:rsidR="0069090E">
        <w:rPr>
          <w:rFonts w:ascii="Times New Roman" w:hAnsi="Times New Roman" w:cs="Times New Roman"/>
          <w:sz w:val="24"/>
          <w:szCs w:val="24"/>
        </w:rPr>
        <w:t xml:space="preserve">Drug Interactions, </w:t>
      </w:r>
      <w:proofErr w:type="spellStart"/>
      <w:r w:rsidR="0069090E">
        <w:rPr>
          <w:rFonts w:ascii="Times New Roman" w:hAnsi="Times New Roman" w:cs="Times New Roman"/>
          <w:sz w:val="24"/>
          <w:szCs w:val="24"/>
        </w:rPr>
        <w:t>Haemodialysis</w:t>
      </w:r>
      <w:proofErr w:type="spellEnd"/>
      <w:r w:rsidR="0069090E">
        <w:rPr>
          <w:rFonts w:ascii="Times New Roman" w:hAnsi="Times New Roman" w:cs="Times New Roman"/>
          <w:sz w:val="24"/>
          <w:szCs w:val="24"/>
        </w:rPr>
        <w:t>,</w:t>
      </w:r>
    </w:p>
    <w:p w14:paraId="0860651B" w14:textId="0C2ADBC1" w:rsidR="003C7F19" w:rsidRDefault="0069090E" w:rsidP="008C5523">
      <w:pPr>
        <w:spacing w:line="240" w:lineRule="auto"/>
        <w:ind w:left="1152" w:right="86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lypharmacy, </w:t>
      </w:r>
      <w:r w:rsidR="00A56A17">
        <w:rPr>
          <w:rFonts w:ascii="Times New Roman" w:hAnsi="Times New Roman" w:cs="Times New Roman"/>
          <w:sz w:val="24"/>
          <w:szCs w:val="24"/>
        </w:rPr>
        <w:t xml:space="preserve">Predictors, </w:t>
      </w:r>
    </w:p>
    <w:p w14:paraId="05371E7A" w14:textId="526FE07E" w:rsidR="008A3848" w:rsidRDefault="008A3848" w:rsidP="008C5523">
      <w:pPr>
        <w:spacing w:line="240" w:lineRule="auto"/>
        <w:ind w:left="1152" w:right="864"/>
        <w:rPr>
          <w:rFonts w:ascii="Times New Roman" w:hAnsi="Times New Roman" w:cs="Times New Roman"/>
          <w:sz w:val="24"/>
          <w:szCs w:val="24"/>
        </w:rPr>
      </w:pPr>
    </w:p>
    <w:p w14:paraId="2904305F" w14:textId="20C06F5A" w:rsidR="000A2D7D" w:rsidRDefault="000A2D7D" w:rsidP="008C5523">
      <w:pPr>
        <w:spacing w:line="240" w:lineRule="auto"/>
        <w:ind w:left="1152" w:right="864"/>
        <w:rPr>
          <w:rFonts w:ascii="Times New Roman" w:hAnsi="Times New Roman" w:cs="Times New Roman"/>
          <w:sz w:val="24"/>
          <w:szCs w:val="24"/>
        </w:rPr>
      </w:pPr>
    </w:p>
    <w:p w14:paraId="384975BC" w14:textId="75366FC1" w:rsidR="008A3848" w:rsidRDefault="008A3848" w:rsidP="008C5523">
      <w:pPr>
        <w:spacing w:line="240" w:lineRule="auto"/>
        <w:ind w:left="1152" w:right="864"/>
        <w:rPr>
          <w:rFonts w:ascii="Times New Roman" w:hAnsi="Times New Roman" w:cs="Times New Roman"/>
          <w:sz w:val="24"/>
          <w:szCs w:val="24"/>
        </w:rPr>
      </w:pPr>
    </w:p>
    <w:p w14:paraId="446A43BD" w14:textId="77777777" w:rsidR="008A3848" w:rsidRDefault="008A3848" w:rsidP="008C5523">
      <w:pPr>
        <w:spacing w:line="240" w:lineRule="auto"/>
        <w:ind w:left="1152" w:right="864"/>
        <w:rPr>
          <w:rFonts w:ascii="Times New Roman" w:hAnsi="Times New Roman" w:cs="Times New Roman"/>
          <w:sz w:val="24"/>
          <w:szCs w:val="24"/>
        </w:rPr>
      </w:pPr>
    </w:p>
    <w:p w14:paraId="411BD7D3" w14:textId="77777777" w:rsidR="00A56A17" w:rsidRDefault="00A56A17" w:rsidP="009D5C46">
      <w:pPr>
        <w:pStyle w:val="ListParagraph"/>
        <w:numPr>
          <w:ilvl w:val="0"/>
          <w:numId w:val="1"/>
        </w:numPr>
        <w:spacing w:line="360" w:lineRule="auto"/>
        <w:ind w:left="1152" w:right="864" w:firstLine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6604EFAD" w14:textId="3AD555F5" w:rsidR="00A7240F" w:rsidRPr="00D446CF" w:rsidRDefault="00F56939" w:rsidP="009C675A">
      <w:pPr>
        <w:pStyle w:val="BodyText"/>
        <w:spacing w:before="121" w:line="360" w:lineRule="auto"/>
        <w:ind w:left="1152" w:right="864" w:hanging="10"/>
        <w:jc w:val="both"/>
      </w:pPr>
      <w:r>
        <w:t>Chronic kidney disease(</w:t>
      </w:r>
      <w:r w:rsidR="007A07A6">
        <w:t>CKD</w:t>
      </w:r>
      <w:r>
        <w:t>)</w:t>
      </w:r>
      <w:r w:rsidR="00A56A17" w:rsidRPr="00A56A17">
        <w:t xml:space="preserve"> </w:t>
      </w:r>
      <w:r w:rsidR="0005232F">
        <w:t xml:space="preserve">is </w:t>
      </w:r>
      <w:r w:rsidR="00A56A17" w:rsidRPr="00A56A17">
        <w:t xml:space="preserve">a </w:t>
      </w:r>
      <w:r w:rsidR="009C675A">
        <w:t xml:space="preserve">significant </w:t>
      </w:r>
      <w:r w:rsidR="00A56A17" w:rsidRPr="00A56A17">
        <w:t>public health problem</w:t>
      </w:r>
      <w:r w:rsidR="00A56A17" w:rsidRPr="00A56A17">
        <w:rPr>
          <w:spacing w:val="1"/>
        </w:rPr>
        <w:t xml:space="preserve"> </w:t>
      </w:r>
      <w:r w:rsidR="00A56A17" w:rsidRPr="00A56A17">
        <w:t>worldwide</w:t>
      </w:r>
      <w:r w:rsidR="0005232F">
        <w:t xml:space="preserve"> with an estimated global prevalence of </w:t>
      </w:r>
      <w:r w:rsidR="00A56A17" w:rsidRPr="00A56A17">
        <w:t>over 13%</w:t>
      </w:r>
      <w:r w:rsidR="00A56A17">
        <w:t xml:space="preserve"> </w:t>
      </w:r>
      <w:r w:rsidR="00B32D47">
        <w:fldChar w:fldCharType="begin" w:fldLock="1"/>
      </w:r>
      <w:r w:rsidR="00832A91">
        <w:instrText>ADDIN CSL_CITATION {"citationItems":[{"id":"ITEM-1","itemData":{"ISSN":"9811388709","author":[{"dropping-particle":"","family":"Lv","given":"Ji-Cheng","non-dropping-particle":"","parse-names":false,"suffix":""},{"dropping-particle":"","family":"Zhang","given":"Lu-Xia","non-dropping-particle":"","parse-names":false,"suffix":""}],"container-title":"Renal fibrosis: mechanisms and therapies","id":"ITEM-1","issued":{"date-parts":[["2019"]]},"page":"3-15","publisher":"Springer","title":"Prevalence and disease burden of chronic kidney disease","type":"article-journal"},"uris":["http://www.mendeley.com/documents/?uuid=7b696ce9-b5de-45e6-9967-f1972f5566b3","http://www.mendeley.com/documents/?uuid=cf490206-f6e9-41af-8f42-757b5e9c4a6f"]}],"mendeley":{"formattedCitation":"(Lv &amp; Zhang, 2019)","plainTextFormattedCitation":"(Lv &amp; Zhang, 2019)","previouslyFormattedCitation":"(Lv &amp; Zhang, 2019)"},"properties":{"noteIndex":0},"schema":"https://github.com/citation-style-language/schema/raw/master/csl-citation.json"}</w:instrText>
      </w:r>
      <w:r w:rsidR="00B32D47">
        <w:fldChar w:fldCharType="separate"/>
      </w:r>
      <w:r w:rsidR="00466261" w:rsidRPr="00466261">
        <w:rPr>
          <w:noProof/>
        </w:rPr>
        <w:t>(Lv &amp; Zhang, 2019)</w:t>
      </w:r>
      <w:r w:rsidR="00B32D47">
        <w:fldChar w:fldCharType="end"/>
      </w:r>
      <w:r w:rsidR="00A56A17" w:rsidRPr="00A56A17">
        <w:t>.</w:t>
      </w:r>
      <w:r w:rsidR="00D95800" w:rsidRPr="00A56A17" w:rsidDel="00D95800">
        <w:t xml:space="preserve"> </w:t>
      </w:r>
      <w:r w:rsidR="009C675A">
        <w:rPr>
          <w:spacing w:val="-1"/>
        </w:rPr>
        <w:t>Most of the</w:t>
      </w:r>
      <w:r w:rsidR="007A07A6">
        <w:t xml:space="preserve"> CKD patients </w:t>
      </w:r>
      <w:r w:rsidR="00D95800">
        <w:t>require renal replacement therapies</w:t>
      </w:r>
      <w:r w:rsidR="00204AED">
        <w:t xml:space="preserve"> (RRTs)</w:t>
      </w:r>
      <w:r w:rsidR="00D95800">
        <w:t xml:space="preserve"> such as</w:t>
      </w:r>
      <w:r w:rsidR="007A07A6">
        <w:t xml:space="preserve"> intermittent </w:t>
      </w:r>
      <w:proofErr w:type="spellStart"/>
      <w:r>
        <w:t>haemodialysis</w:t>
      </w:r>
      <w:proofErr w:type="spellEnd"/>
      <w:r>
        <w:t xml:space="preserve"> (</w:t>
      </w:r>
      <w:r w:rsidR="007A07A6">
        <w:t>HD</w:t>
      </w:r>
      <w:r>
        <w:t>)</w:t>
      </w:r>
      <w:r w:rsidR="007A07A6">
        <w:t>, continuous hem</w:t>
      </w:r>
      <w:r w:rsidR="009C675A">
        <w:t>ofiltration and HD, as well as p</w:t>
      </w:r>
      <w:r w:rsidR="007A07A6">
        <w:t xml:space="preserve">eritoneal dialysis. HD is the commonest form of RRT worldwide, among patients with end stage renal disease (ESRD) </w:t>
      </w:r>
      <w:r w:rsidR="007A07A6">
        <w:rPr>
          <w:spacing w:val="-1"/>
        </w:rPr>
        <w:fldChar w:fldCharType="begin" w:fldLock="1"/>
      </w:r>
      <w:r w:rsidR="00832A91">
        <w:rPr>
          <w:spacing w:val="-1"/>
        </w:rPr>
        <w:instrText>ADDIN CSL_CITATION {"citationItems":[{"id":"ITEM-1","itemData":{"ISSN":"1759-5061","author":[{"dropping-particle":"","family":"Bello","given":"Aminu K","non-dropping-particle":"","parse-names":false,"suffix":""},{"dropping-particle":"","family":"Okpechi","given":"Ikechi G","non-dropping-particle":"","parse-names":false,"suffix":""},{"dropping-particle":"","family":"Osman","given":"Mohamed A","non-dropping-particle":"","parse-names":false,"suffix":""},{"dropping-particle":"","family":"Cho","given":"Yeoungjee","non-dropping-particle":"","parse-names":false,"suffix":""},{"dropping-particle":"","family":"Htay","given":"Htay","non-dropping-particle":"","parse-names":false,"suffix":""},{"dropping-particle":"","family":"Jha","given":"Vivekanand","non-dropping-particle":"","parse-names":false,"suffix":""},{"dropping-particle":"","family":"Wainstein","given":"Marina","non-dropping-particle":"","parse-names":false,"suffix":""},{"dropping-particle":"","family":"Johnson","given":"David W","non-dropping-particle":"","parse-names":false,"suffix":""}],"container-title":"Nature Reviews Nephrology","id":"ITEM-1","issue":"6","issued":{"date-parts":[["2022"]]},"page":"378-395","publisher":"Nature Publishing Group UK London","title":"Epidemiology of haemodialysis outcomes","type":"article-journal","volume":"18"},"uris":["http://www.mendeley.com/documents/?uuid=c15b0444-2d44-4fc0-9fec-e4dcc888bfb3","http://www.mendeley.com/documents/?uuid=0a8b60c4-e8a5-4544-9447-71573d1306cb"]}],"mendeley":{"formattedCitation":"(Bello et al., 2022)","plainTextFormattedCitation":"(Bello et al., 2022)","previouslyFormattedCitation":"(Bello et al., 2022)"},"properties":{"noteIndex":0},"schema":"https://github.com/citation-style-language/schema/raw/master/csl-citation.json"}</w:instrText>
      </w:r>
      <w:r w:rsidR="007A07A6">
        <w:rPr>
          <w:spacing w:val="-1"/>
        </w:rPr>
        <w:fldChar w:fldCharType="separate"/>
      </w:r>
      <w:r w:rsidR="00466261" w:rsidRPr="00466261">
        <w:rPr>
          <w:noProof/>
          <w:spacing w:val="-1"/>
        </w:rPr>
        <w:t>(Bello et al., 2022)</w:t>
      </w:r>
      <w:r w:rsidR="007A07A6">
        <w:rPr>
          <w:spacing w:val="-1"/>
        </w:rPr>
        <w:fldChar w:fldCharType="end"/>
      </w:r>
      <w:r w:rsidR="007A07A6" w:rsidRPr="00D446CF">
        <w:rPr>
          <w:spacing w:val="-1"/>
        </w:rPr>
        <w:t>.</w:t>
      </w:r>
      <w:r w:rsidR="00A7240F" w:rsidRPr="00D446CF">
        <w:t xml:space="preserve">CKD patients on HD suffer from </w:t>
      </w:r>
      <w:r w:rsidR="009C675A">
        <w:t xml:space="preserve">a number of </w:t>
      </w:r>
      <w:r w:rsidR="00A7240F" w:rsidRPr="00D446CF">
        <w:t>comorbidities such as hypertension, diabetes mellitus</w:t>
      </w:r>
      <w:r w:rsidR="00A7240F" w:rsidRPr="00D446CF">
        <w:rPr>
          <w:spacing w:val="1"/>
        </w:rPr>
        <w:t xml:space="preserve"> </w:t>
      </w:r>
      <w:r w:rsidR="00A7240F" w:rsidRPr="00D446CF">
        <w:t>and infections</w:t>
      </w:r>
      <w:r w:rsidR="00871B16">
        <w:t xml:space="preserve"> such as hepatitis C </w:t>
      </w:r>
      <w:r w:rsidR="00871B16" w:rsidRPr="00871B16">
        <w:rPr>
          <w:highlight w:val="yellow"/>
        </w:rPr>
        <w:fldChar w:fldCharType="begin" w:fldLock="1"/>
      </w:r>
      <w:r w:rsidR="00871B16" w:rsidRPr="00871B16">
        <w:rPr>
          <w:highlight w:val="yellow"/>
        </w:rPr>
        <w:instrText>ADDIN CSL_CITATION {"citationItems":[{"id":"ITEM-1","itemData":{"ISSN":"1492-7535","author":[{"dropping-particle":"","family":"Ortiz","given":"Guillermo A","non-dropping-particle":"","parse-names":false,"suffix":""},{"dropping-particle":"","family":"Trivedi","given":"Hirsh D","non-dropping-particle":"","parse-names":false,"suffix":""},{"dropping-particle":"","family":"Nader","given":"Claudia","non-dropping-particle":"","parse-names":false,"suffix":""}],"container-title":"Hemodialysis International","id":"ITEM-1","issued":{"date-parts":[["2018"]]},"page":"S22-S35","publisher":"Wiley Online Library","title":"Pharmacokinetics and drug interactions of medications used to treat hepatitis C virus infection in the setting of chronic kidney disease and kidney transplantation","type":"article-journal","volume":"22"},"uris":["http://www.mendeley.com/documents/?uuid=a2040feb-f901-4722-966d-e1086b11da45"]}],"mendeley":{"formattedCitation":"(Ortiz et al., 2018)","plainTextFormattedCitation":"(Ortiz et al., 2018)","previouslyFormattedCitation":"(Ortiz et al., 2018)"},"properties":{"noteIndex":0},"schema":"https://github.com/citation-style-language/schema/raw/master/csl-citation.json"}</w:instrText>
      </w:r>
      <w:r w:rsidR="00871B16" w:rsidRPr="00871B16">
        <w:rPr>
          <w:highlight w:val="yellow"/>
        </w:rPr>
        <w:fldChar w:fldCharType="separate"/>
      </w:r>
      <w:r w:rsidR="00871B16" w:rsidRPr="00871B16">
        <w:rPr>
          <w:noProof/>
          <w:highlight w:val="yellow"/>
        </w:rPr>
        <w:t>(Ortiz et al., 2018)</w:t>
      </w:r>
      <w:r w:rsidR="00871B16" w:rsidRPr="00871B16">
        <w:rPr>
          <w:highlight w:val="yellow"/>
        </w:rPr>
        <w:fldChar w:fldCharType="end"/>
      </w:r>
      <w:r w:rsidR="00634AD2">
        <w:t>,</w:t>
      </w:r>
      <w:r w:rsidR="00A7240F" w:rsidRPr="00D446CF">
        <w:t xml:space="preserve"> necessitating multiple medicatio</w:t>
      </w:r>
      <w:r w:rsidR="00D265A3">
        <w:t>ns.</w:t>
      </w:r>
      <w:r w:rsidR="009F22D1">
        <w:t xml:space="preserve"> This p</w:t>
      </w:r>
      <w:r w:rsidR="009C675A">
        <w:t>olypharmacy has been associated with</w:t>
      </w:r>
      <w:r w:rsidR="00A7240F" w:rsidRPr="00D446CF">
        <w:rPr>
          <w:spacing w:val="-12"/>
        </w:rPr>
        <w:t xml:space="preserve"> </w:t>
      </w:r>
      <w:r w:rsidR="00A7240F" w:rsidRPr="00D446CF">
        <w:t>drug</w:t>
      </w:r>
      <w:r w:rsidR="00A7240F" w:rsidRPr="00D446CF">
        <w:rPr>
          <w:spacing w:val="-12"/>
        </w:rPr>
        <w:t xml:space="preserve"> </w:t>
      </w:r>
      <w:r w:rsidR="00A7240F" w:rsidRPr="00D446CF">
        <w:t>related</w:t>
      </w:r>
      <w:r w:rsidR="00A7240F" w:rsidRPr="00D446CF">
        <w:rPr>
          <w:spacing w:val="-13"/>
        </w:rPr>
        <w:t xml:space="preserve"> </w:t>
      </w:r>
      <w:r w:rsidR="003E1397">
        <w:t>problems</w:t>
      </w:r>
      <w:r w:rsidR="00A7240F" w:rsidRPr="00D446CF">
        <w:rPr>
          <w:spacing w:val="-12"/>
        </w:rPr>
        <w:t xml:space="preserve"> </w:t>
      </w:r>
      <w:r w:rsidR="00A7240F" w:rsidRPr="00D446CF">
        <w:t>including</w:t>
      </w:r>
      <w:r w:rsidR="00A7240F" w:rsidRPr="00D446CF">
        <w:rPr>
          <w:spacing w:val="-14"/>
        </w:rPr>
        <w:t xml:space="preserve"> </w:t>
      </w:r>
      <w:r w:rsidR="00A7240F" w:rsidRPr="00D446CF">
        <w:t>drug</w:t>
      </w:r>
      <w:r w:rsidR="00A7240F" w:rsidRPr="00D446CF">
        <w:rPr>
          <w:spacing w:val="-14"/>
        </w:rPr>
        <w:t xml:space="preserve"> </w:t>
      </w:r>
      <w:r w:rsidR="00A7240F" w:rsidRPr="00D446CF">
        <w:t>interactions</w:t>
      </w:r>
      <w:r w:rsidR="00BD59DC">
        <w:t xml:space="preserve"> </w:t>
      </w:r>
      <w:r w:rsidR="00BD59DC">
        <w:fldChar w:fldCharType="begin" w:fldLock="1"/>
      </w:r>
      <w:r w:rsidR="00832A91">
        <w:instrText>ADDIN CSL_CITATION {"citationItems":[{"id":"ITEM-1","itemData":{"ISSN":"2210-7703","author":[{"dropping-particle":"","family":"Njeri","given":"Lisper Wangeci","non-dropping-particle":"","parse-names":false,"suffix":""},{"dropping-particle":"","family":"Ogallo","given":"William Otieno","non-dropping-particle":"","parse-names":false,"suffix":""},{"dropping-particle":"","family":"Nyamu","given":"David Gitonga","non-dropping-particle":"","parse-names":false,"suffix":""},{"dropping-particle":"","family":"Opanga","given":"Sylvia Adisa","non-dropping-particle":"","parse-names":false,"suffix":""},{"dropping-particle":"","family":"Birichi","given":"Alfred Rugendo","non-dropping-particle":"","parse-names":false,"suffix":""}],"container-title":"International Journal of Clinical Pharmacy","id":"ITEM-1","issued":{"date-parts":[["2018"]]},"page":"1217-1224","publisher":"Springer","title":"Medication-related problems among adult chronic kidney disease patients in a sub-Saharan tertiary hospital","type":"article-journal","volume":"40"},"uris":["http://www.mendeley.com/documents/?uuid=df87d663-a4b5-4021-bb26-3eaf1e48b68d","http://www.mendeley.com/documents/?uuid=72774859-9293-4c77-8784-c2a990b8af8e"]}],"mendeley":{"formattedCitation":"(Njeri et al., 2018)","plainTextFormattedCitation":"(Njeri et al., 2018)","previouslyFormattedCitation":"(Njeri et al., 2018)"},"properties":{"noteIndex":0},"schema":"https://github.com/citation-style-language/schema/raw/master/csl-citation.json"}</w:instrText>
      </w:r>
      <w:r w:rsidR="00BD59DC">
        <w:fldChar w:fldCharType="separate"/>
      </w:r>
      <w:r w:rsidR="00466261" w:rsidRPr="00466261">
        <w:rPr>
          <w:noProof/>
        </w:rPr>
        <w:t>(Njeri et al., 2018)</w:t>
      </w:r>
      <w:r w:rsidR="00BD59DC">
        <w:fldChar w:fldCharType="end"/>
      </w:r>
      <w:r w:rsidR="009C675A">
        <w:t>. T</w:t>
      </w:r>
      <w:r w:rsidR="00B26B2C">
        <w:t>he c</w:t>
      </w:r>
      <w:r w:rsidR="00A7240F" w:rsidRPr="00D446CF">
        <w:t>omplexity of medication regimens amongst patients undergoing HD make them</w:t>
      </w:r>
      <w:r w:rsidR="00A7240F" w:rsidRPr="00D446CF">
        <w:rPr>
          <w:spacing w:val="1"/>
        </w:rPr>
        <w:t xml:space="preserve"> </w:t>
      </w:r>
      <w:r w:rsidR="00A7240F" w:rsidRPr="00D446CF">
        <w:t>prone</w:t>
      </w:r>
      <w:r w:rsidR="00A7240F" w:rsidRPr="00D446CF">
        <w:rPr>
          <w:spacing w:val="-11"/>
        </w:rPr>
        <w:t xml:space="preserve"> </w:t>
      </w:r>
      <w:r w:rsidR="00A7240F" w:rsidRPr="00D446CF">
        <w:t>to</w:t>
      </w:r>
      <w:r w:rsidR="00A7240F" w:rsidRPr="00D446CF">
        <w:rPr>
          <w:spacing w:val="-6"/>
        </w:rPr>
        <w:t xml:space="preserve"> </w:t>
      </w:r>
      <w:r w:rsidR="00A7240F" w:rsidRPr="00D446CF">
        <w:t>potential</w:t>
      </w:r>
      <w:r w:rsidR="00A7240F" w:rsidRPr="00D446CF">
        <w:rPr>
          <w:spacing w:val="-7"/>
        </w:rPr>
        <w:t xml:space="preserve"> </w:t>
      </w:r>
      <w:r w:rsidR="00A7240F" w:rsidRPr="00D446CF">
        <w:t>drug</w:t>
      </w:r>
      <w:r w:rsidR="00A7240F" w:rsidRPr="00D446CF">
        <w:rPr>
          <w:spacing w:val="-11"/>
        </w:rPr>
        <w:t xml:space="preserve"> </w:t>
      </w:r>
      <w:r w:rsidR="00A7240F" w:rsidRPr="00D446CF">
        <w:t>interactions</w:t>
      </w:r>
      <w:r w:rsidR="00A7240F" w:rsidRPr="00D446CF">
        <w:rPr>
          <w:spacing w:val="-7"/>
        </w:rPr>
        <w:t xml:space="preserve"> </w:t>
      </w:r>
      <w:r w:rsidR="00A7240F" w:rsidRPr="00D446CF">
        <w:t>(</w:t>
      </w:r>
      <w:proofErr w:type="spellStart"/>
      <w:r w:rsidR="00A7240F" w:rsidRPr="00D446CF">
        <w:t>pDIs</w:t>
      </w:r>
      <w:proofErr w:type="spellEnd"/>
      <w:r w:rsidR="00A7240F" w:rsidRPr="00D446CF">
        <w:t>).</w:t>
      </w:r>
      <w:r w:rsidR="00A7240F" w:rsidRPr="00D446CF">
        <w:rPr>
          <w:spacing w:val="-6"/>
        </w:rPr>
        <w:t xml:space="preserve"> </w:t>
      </w:r>
      <w:r w:rsidR="00F95E16">
        <w:rPr>
          <w:spacing w:val="-6"/>
        </w:rPr>
        <w:t xml:space="preserve">Additionally, impaired </w:t>
      </w:r>
      <w:r w:rsidR="00A7240F" w:rsidRPr="00D446CF">
        <w:t xml:space="preserve">renal excretion may potentially </w:t>
      </w:r>
      <w:r w:rsidR="00871B16">
        <w:t>lead to changes in pharmacokinetics</w:t>
      </w:r>
      <w:r w:rsidR="00871B16">
        <w:fldChar w:fldCharType="begin" w:fldLock="1"/>
      </w:r>
      <w:r w:rsidR="00871B16">
        <w:instrText>ADDIN CSL_CITATION {"citationItems":[{"id":"ITEM-1","itemData":{"ISSN":"1492-7535","author":[{"dropping-particle":"","family":"Ortiz","given":"Guillermo A","non-dropping-particle":"","parse-names":false,"suffix":""},{"dropping-particle":"","family":"Trivedi","given":"Hirsh D","non-dropping-particle":"","parse-names":false,"suffix":""},{"dropping-particle":"","family":"Nader","given":"Claudia","non-dropping-particle":"","parse-names":false,"suffix":""}],"container-title":"Hemodialysis International","id":"ITEM-1","issued":{"date-parts":[["2018"]]},"page":"S22-S35","publisher":"Wiley Online Library","title":"Pharmacokinetics and drug interactions of medications used to treat hepatitis C virus infection in the setting of chronic kidney disease and kidney transplantation","type":"article-journal","volume":"22"},"uris":["http://www.mendeley.com/documents/?uuid=a2040feb-f901-4722-966d-e1086b11da45"]}],"mendeley":{"formattedCitation":"(Ortiz et al., 2018)","plainTextFormattedCitation":"(Ortiz et al., 2018)","previouslyFormattedCitation":"(Ortiz et al., 2018)"},"properties":{"noteIndex":0},"schema":"https://github.com/citation-style-language/schema/raw/master/csl-citation.json"}</w:instrText>
      </w:r>
      <w:r w:rsidR="00871B16">
        <w:fldChar w:fldCharType="separate"/>
      </w:r>
      <w:r w:rsidR="00871B16" w:rsidRPr="00871B16">
        <w:t>(Ortiz et al., 2018)</w:t>
      </w:r>
      <w:r w:rsidR="00871B16">
        <w:fldChar w:fldCharType="end"/>
      </w:r>
      <w:r w:rsidR="00871B16">
        <w:t xml:space="preserve"> and</w:t>
      </w:r>
      <w:r w:rsidR="00A7240F" w:rsidRPr="00D446CF">
        <w:t xml:space="preserve"> accumulation of the drugs in the body </w:t>
      </w:r>
      <w:r w:rsidR="00871B16" w:rsidRPr="00871B16">
        <w:rPr>
          <w:highlight w:val="yellow"/>
        </w:rPr>
        <w:fldChar w:fldCharType="begin" w:fldLock="1"/>
      </w:r>
      <w:r w:rsidR="00871B16" w:rsidRPr="00871B16">
        <w:rPr>
          <w:highlight w:val="yellow"/>
        </w:rPr>
        <w:instrText>ADDIN CSL_CITATION {"citationItems":[{"id":"ITEM-1","itemData":{"ISSN":"1492-7535","author":[{"dropping-particle":"","family":"Ortiz","given":"Guillermo A","non-dropping-particle":"","parse-names":false,"suffix":""},{"dropping-particle":"","family":"Trivedi","given":"Hirsh D","non-dropping-particle":"","parse-names":false,"suffix":""},{"dropping-particle":"","family":"Nader","given":"Claudia","non-dropping-particle":"","parse-names":false,"suffix":""}],"container-title":"Hemodialysis International","id":"ITEM-1","issued":{"date-parts":[["2018"]]},"page":"S22-S35","publisher":"Wiley Online Library","title":"Pharmacokinetics and drug interactions of medications used to treat hepatitis C virus infection in the setting of chronic kidney disease and kidney transplantation","type":"article-journal","volume":"22"},"uris":["http://www.mendeley.com/documents/?uuid=a2040feb-f901-4722-966d-e1086b11da45"]}],"mendeley":{"formattedCitation":"(Ortiz et al., 2018)","plainTextFormattedCitation":"(Ortiz et al., 2018)"},"properties":{"noteIndex":0},"schema":"https://github.com/citation-style-language/schema/raw/master/csl-citation.json"}</w:instrText>
      </w:r>
      <w:r w:rsidR="00871B16" w:rsidRPr="00871B16">
        <w:rPr>
          <w:highlight w:val="yellow"/>
        </w:rPr>
        <w:fldChar w:fldCharType="separate"/>
      </w:r>
      <w:r w:rsidR="00871B16" w:rsidRPr="00871B16">
        <w:rPr>
          <w:noProof/>
          <w:highlight w:val="yellow"/>
        </w:rPr>
        <w:t>(Ortiz et al., 2018)</w:t>
      </w:r>
      <w:r w:rsidR="00871B16" w:rsidRPr="00871B16">
        <w:rPr>
          <w:highlight w:val="yellow"/>
        </w:rPr>
        <w:fldChar w:fldCharType="end"/>
      </w:r>
      <w:r w:rsidR="00A7240F" w:rsidRPr="00D446CF">
        <w:t>and</w:t>
      </w:r>
      <w:r w:rsidR="00A7240F" w:rsidRPr="00D446CF">
        <w:rPr>
          <w:spacing w:val="1"/>
        </w:rPr>
        <w:t xml:space="preserve"> </w:t>
      </w:r>
      <w:r w:rsidR="00A7240F" w:rsidRPr="00D446CF">
        <w:t>consequently</w:t>
      </w:r>
      <w:r w:rsidR="00A7240F" w:rsidRPr="00D446CF">
        <w:rPr>
          <w:spacing w:val="-6"/>
        </w:rPr>
        <w:t xml:space="preserve"> </w:t>
      </w:r>
      <w:r w:rsidR="00A7240F" w:rsidRPr="00D446CF">
        <w:t>greater risk of</w:t>
      </w:r>
      <w:r w:rsidR="00A7240F" w:rsidRPr="00D446CF">
        <w:rPr>
          <w:spacing w:val="-1"/>
        </w:rPr>
        <w:t xml:space="preserve"> </w:t>
      </w:r>
      <w:proofErr w:type="spellStart"/>
      <w:r w:rsidR="00A7240F" w:rsidRPr="00D446CF">
        <w:t>pDIs</w:t>
      </w:r>
      <w:proofErr w:type="spellEnd"/>
      <w:r w:rsidR="005B1427">
        <w:t xml:space="preserve"> </w:t>
      </w:r>
      <w:r w:rsidR="005B1427">
        <w:fldChar w:fldCharType="begin" w:fldLock="1"/>
      </w:r>
      <w:r w:rsidR="00832A91">
        <w:instrText>ADDIN CSL_CITATION {"citationItems":[{"id":"ITEM-1","itemData":{"ISSN":"2059-1381","author":[{"dropping-particle":"","family":"Opiyo","given":"Rose Okoyo","non-dropping-particle":"","parse-names":false,"suffix":""},{"dropping-particle":"","family":"Nyasulu","given":"Peter Suwirakwenda","non-dropping-particle":"","parse-names":false,"suffix":""},{"dropping-particle":"","family":"Olenja","given":"Joyce","non-dropping-particle":"","parse-names":false,"suffix":""},{"dropping-particle":"","family":"Zunza","given":"Moleen","non-dropping-particle":"","parse-names":false,"suffix":""},{"dropping-particle":"","family":"Nguyen","given":"Kim A","non-dropping-particle":"","parse-names":false,"suffix":""},{"dropping-particle":"","family":"Bukania","given":"Zipporah","non-dropping-particle":"","parse-names":false,"suffix":""},{"dropping-particle":"","family":"Nabakwe","given":"Esther","non-dropping-particle":"","parse-names":false,"suffix":""},{"dropping-particle":"","family":"Mbogo","given":"Alexander","non-dropping-particle":"","parse-names":false,"suffix":""},{"dropping-particle":"","family":"Were","given":"Anthony Omolo","non-dropping-particle":"","parse-names":false,"suffix":""}],"container-title":"Renal Replacement Therapy","id":"ITEM-1","issue":"1","issued":{"date-parts":[["2019"]]},"page":"1-14","publisher":"Springer","title":"Factors associated with adherence to dietary prescription among adult patients with chronic kidney disease on hemodialysis in national referral hospitals in Kenya: a mixed-methods survey","type":"article-journal","volume":"5"},"uris":["http://www.mendeley.com/documents/?uuid=0bf0b538-f9dd-4a50-8231-718b47def687","http://www.mendeley.com/documents/?uuid=89cb287e-d668-473b-8fb2-abcf700a48b1"]}],"mendeley":{"formattedCitation":"(Opiyo et al., 2019)","plainTextFormattedCitation":"(Opiyo et al., 2019)","previouslyFormattedCitation":"(Opiyo et al., 2019)"},"properties":{"noteIndex":0},"schema":"https://github.com/citation-style-language/schema/raw/master/csl-citation.json"}</w:instrText>
      </w:r>
      <w:r w:rsidR="005B1427">
        <w:fldChar w:fldCharType="separate"/>
      </w:r>
      <w:r w:rsidR="00466261" w:rsidRPr="00466261">
        <w:rPr>
          <w:noProof/>
        </w:rPr>
        <w:t>(Opiyo et al., 2019)</w:t>
      </w:r>
      <w:r w:rsidR="005B1427">
        <w:fldChar w:fldCharType="end"/>
      </w:r>
      <w:r w:rsidR="009C675A">
        <w:t>.</w:t>
      </w:r>
    </w:p>
    <w:p w14:paraId="19446337" w14:textId="2AFD6F40" w:rsidR="00560060" w:rsidRDefault="009C675A" w:rsidP="00560060">
      <w:pPr>
        <w:pStyle w:val="BodyText"/>
        <w:spacing w:before="150" w:line="360" w:lineRule="auto"/>
        <w:ind w:left="1152" w:right="864" w:hanging="10"/>
        <w:jc w:val="both"/>
      </w:pPr>
      <w:r>
        <w:t>Drug interactions may</w:t>
      </w:r>
      <w:r w:rsidR="00A7240F" w:rsidRPr="00D446CF">
        <w:rPr>
          <w:spacing w:val="-4"/>
        </w:rPr>
        <w:t xml:space="preserve"> </w:t>
      </w:r>
      <w:r w:rsidR="00A7240F" w:rsidRPr="00D446CF">
        <w:t>length</w:t>
      </w:r>
      <w:r>
        <w:t>en</w:t>
      </w:r>
      <w:r w:rsidR="00A7240F" w:rsidRPr="00D446CF">
        <w:rPr>
          <w:spacing w:val="-3"/>
        </w:rPr>
        <w:t xml:space="preserve"> </w:t>
      </w:r>
      <w:r w:rsidR="00634AD2">
        <w:rPr>
          <w:spacing w:val="-3"/>
        </w:rPr>
        <w:t xml:space="preserve">the duration of </w:t>
      </w:r>
      <w:r w:rsidR="00466F8C">
        <w:rPr>
          <w:spacing w:val="-3"/>
        </w:rPr>
        <w:t>hospitalization</w:t>
      </w:r>
      <w:r>
        <w:t xml:space="preserve"> </w:t>
      </w:r>
      <w:r w:rsidR="00A7240F" w:rsidRPr="00D446CF">
        <w:t>and</w:t>
      </w:r>
      <w:r w:rsidR="00A7240F" w:rsidRPr="00D446CF">
        <w:rPr>
          <w:spacing w:val="-57"/>
        </w:rPr>
        <w:t xml:space="preserve"> </w:t>
      </w:r>
      <w:r>
        <w:rPr>
          <w:spacing w:val="-57"/>
        </w:rPr>
        <w:t xml:space="preserve">    </w:t>
      </w:r>
      <w:r w:rsidR="008B1964">
        <w:rPr>
          <w:spacing w:val="-57"/>
        </w:rPr>
        <w:t>h</w:t>
      </w:r>
      <w:r w:rsidR="008B1964">
        <w:t>eighten</w:t>
      </w:r>
      <w:r>
        <w:t xml:space="preserve"> </w:t>
      </w:r>
      <w:r w:rsidR="00A7240F" w:rsidRPr="00D446CF">
        <w:t xml:space="preserve">expenses in healthcare. </w:t>
      </w:r>
      <w:r>
        <w:t>They may</w:t>
      </w:r>
      <w:r w:rsidR="00A7240F" w:rsidRPr="00D446CF">
        <w:t xml:space="preserve"> also result in increased risk of morbidity and</w:t>
      </w:r>
      <w:r w:rsidR="00A7240F" w:rsidRPr="00D446CF">
        <w:rPr>
          <w:spacing w:val="1"/>
        </w:rPr>
        <w:t xml:space="preserve"> </w:t>
      </w:r>
      <w:r w:rsidR="009F22D1">
        <w:t xml:space="preserve">mortality, </w:t>
      </w:r>
      <w:r w:rsidR="00A7240F" w:rsidRPr="00D446CF">
        <w:t xml:space="preserve">adversely affect treatment objectives </w:t>
      </w:r>
      <w:r w:rsidR="00A7240F" w:rsidRPr="00D446CF">
        <w:fldChar w:fldCharType="begin" w:fldLock="1"/>
      </w:r>
      <w:r w:rsidR="00832A91">
        <w:instrText>ADDIN CSL_CITATION {"citationItems":[{"id":"ITEM-1","itemData":{"ISSN":"2059-1381","author":[{"dropping-particle":"","family":"Opiyo","given":"Rose Okoyo","non-dropping-particle":"","parse-names":false,"suffix":""},{"dropping-particle":"","family":"Nyasulu","given":"Peter Suwirakwenda","non-dropping-particle":"","parse-names":false,"suffix":""},{"dropping-particle":"","family":"Olenja","given":"Joyce","non-dropping-particle":"","parse-names":false,"suffix":""},{"dropping-particle":"","family":"Zunza","given":"Moleen","non-dropping-particle":"","parse-names":false,"suffix":""},{"dropping-particle":"","family":"Nguyen","given":"Kim A","non-dropping-particle":"","parse-names":false,"suffix":""},{"dropping-particle":"","family":"Bukania","given":"Zipporah","non-dropping-particle":"","parse-names":false,"suffix":""},{"dropping-particle":"","family":"Nabakwe","given":"Esther","non-dropping-particle":"","parse-names":false,"suffix":""},{"dropping-particle":"","family":"Mbogo","given":"Alexander","non-dropping-particle":"","parse-names":false,"suffix":""},{"dropping-particle":"","family":"Were","given":"Anthony Omolo","non-dropping-particle":"","parse-names":false,"suffix":""}],"container-title":"Renal Replacement Therapy","id":"ITEM-1","issue":"1","issued":{"date-parts":[["2019"]]},"page":"1-14","publisher":"Springer","title":"Factors associated with adherence to dietary prescription among adult patients with chronic kidney disease on hemodialysis in national referral hospitals in Kenya: a mixed-methods survey","type":"article-journal","volume":"5"},"uris":["http://www.mendeley.com/documents/?uuid=89cb287e-d668-473b-8fb2-abcf700a48b1","http://www.mendeley.com/documents/?uuid=0bf0b538-f9dd-4a50-8231-718b47def687"]}],"mendeley":{"formattedCitation":"(Opiyo et al., 2019)","plainTextFormattedCitation":"(Opiyo et al., 2019)","previouslyFormattedCitation":"(Opiyo et al., 2019)"},"properties":{"noteIndex":0},"schema":"https://github.com/citation-style-language/schema/raw/master/csl-citation.json"}</w:instrText>
      </w:r>
      <w:r w:rsidR="00A7240F" w:rsidRPr="00D446CF">
        <w:fldChar w:fldCharType="separate"/>
      </w:r>
      <w:r w:rsidR="00466261" w:rsidRPr="00466261">
        <w:rPr>
          <w:noProof/>
        </w:rPr>
        <w:t>(Opiyo et al., 2019)</w:t>
      </w:r>
      <w:r w:rsidR="00A7240F" w:rsidRPr="00D446CF">
        <w:fldChar w:fldCharType="end"/>
      </w:r>
      <w:r w:rsidR="009F22D1">
        <w:t xml:space="preserve"> and </w:t>
      </w:r>
      <w:r w:rsidR="00560060">
        <w:t>undesired ef</w:t>
      </w:r>
      <w:r w:rsidR="009F22D1">
        <w:t>fects thus</w:t>
      </w:r>
      <w:r w:rsidR="00560060">
        <w:t xml:space="preserve"> compromising the</w:t>
      </w:r>
      <w:r w:rsidR="00A7240F" w:rsidRPr="00D446CF">
        <w:rPr>
          <w:spacing w:val="56"/>
        </w:rPr>
        <w:t xml:space="preserve"> </w:t>
      </w:r>
      <w:r w:rsidR="00A7240F" w:rsidRPr="00D446CF">
        <w:t>expected</w:t>
      </w:r>
      <w:r w:rsidR="00A7240F" w:rsidRPr="00D446CF">
        <w:rPr>
          <w:spacing w:val="55"/>
        </w:rPr>
        <w:t xml:space="preserve"> </w:t>
      </w:r>
      <w:r w:rsidR="00A7240F" w:rsidRPr="00D446CF">
        <w:t>therapeutic</w:t>
      </w:r>
      <w:r w:rsidR="00A7240F" w:rsidRPr="00D446CF">
        <w:rPr>
          <w:spacing w:val="56"/>
        </w:rPr>
        <w:t xml:space="preserve"> </w:t>
      </w:r>
      <w:r w:rsidR="00A7240F" w:rsidRPr="00D446CF">
        <w:t>outcomes</w:t>
      </w:r>
      <w:r w:rsidR="00A7240F" w:rsidRPr="00D446CF">
        <w:rPr>
          <w:spacing w:val="59"/>
        </w:rPr>
        <w:fldChar w:fldCharType="begin" w:fldLock="1"/>
      </w:r>
      <w:r w:rsidR="00832A91">
        <w:rPr>
          <w:spacing w:val="59"/>
        </w:rPr>
        <w:instrText>ADDIN CSL_CITATION {"citationItems":[{"id":"ITEM-1","itemData":{"ISSN":"2667-0526","author":[{"dropping-particle":"","family":"Braimoh","given":"Rotimi Williams","non-dropping-particle":"","parse-names":false,"suffix":""},{"dropping-particle":"","family":"Busari","given":"Abdulwasiu Adeniyi","non-dropping-particle":"","parse-names":false,"suffix":""},{"dropping-particle":"","family":"Akinyede","given":"Akinwumi Akinyinka","non-dropping-particle":"","parse-names":false,"suffix":""},{"dropping-particle":"","family":"Ogunsakin","given":"Akinyemi J","non-dropping-particle":"","parse-names":false,"suffix":""},{"dropping-particle":"","family":"Olayemi","given":"Sunday O","non-dropping-particle":"","parse-names":false,"suffix":""}],"container-title":"Nigerian Journal of Medicine","id":"ITEM-1","issue":"1","issued":{"date-parts":[["2023"]]},"page":"49-54","title":"Assessment of Factors Affecting Treatment Adherence in Patients with Chronic Kidney Disease in Nigeria: A Survey from a Tertiary Health‑care Centre","type":"article-journal","volume":"32"},"uris":["http://www.mendeley.com/documents/?uuid=3f49990a-bb72-4631-a78d-8edd0c75c692","http://www.mendeley.com/documents/?uuid=09cff3e9-539c-4947-98cc-62cd54f2cd93"]}],"mendeley":{"formattedCitation":"(Braimoh et al., 2023)","plainTextFormattedCitation":"(Braimoh et al., 2023)","previouslyFormattedCitation":"(Braimoh et al., 2023)"},"properties":{"noteIndex":0},"schema":"https://github.com/citation-style-language/schema/raw/master/csl-citation.json"}</w:instrText>
      </w:r>
      <w:r w:rsidR="00A7240F" w:rsidRPr="00D446CF">
        <w:rPr>
          <w:spacing w:val="59"/>
        </w:rPr>
        <w:fldChar w:fldCharType="separate"/>
      </w:r>
      <w:r w:rsidR="00466261" w:rsidRPr="00466261">
        <w:rPr>
          <w:noProof/>
          <w:spacing w:val="59"/>
        </w:rPr>
        <w:t>(Braimoh et al., 2023)</w:t>
      </w:r>
      <w:r w:rsidR="00A7240F" w:rsidRPr="00D446CF">
        <w:rPr>
          <w:spacing w:val="59"/>
        </w:rPr>
        <w:fldChar w:fldCharType="end"/>
      </w:r>
      <w:r w:rsidR="0005378C">
        <w:rPr>
          <w:spacing w:val="59"/>
        </w:rPr>
        <w:t>.</w:t>
      </w:r>
      <w:r w:rsidR="008A3848">
        <w:t xml:space="preserve">A  study </w:t>
      </w:r>
      <w:r w:rsidR="00560060">
        <w:t xml:space="preserve">conducted </w:t>
      </w:r>
      <w:r w:rsidR="008A3848">
        <w:t xml:space="preserve">in </w:t>
      </w:r>
      <w:r w:rsidR="00780167">
        <w:t>Germany</w:t>
      </w:r>
      <w:r w:rsidR="00560060">
        <w:t xml:space="preserve"> on the patterns of medication use </w:t>
      </w:r>
      <w:r w:rsidR="009F22D1">
        <w:t xml:space="preserve">and the burden of polypharmacy among </w:t>
      </w:r>
      <w:r w:rsidR="00560060">
        <w:t xml:space="preserve"> patients with </w:t>
      </w:r>
      <w:r w:rsidR="00466F8C">
        <w:t>CKD</w:t>
      </w:r>
      <w:r w:rsidR="00560060">
        <w:t xml:space="preserve"> in The German Chronic Kidney Di</w:t>
      </w:r>
      <w:r w:rsidR="009F22D1">
        <w:t xml:space="preserve">sease study found </w:t>
      </w:r>
      <w:r w:rsidR="00466F8C">
        <w:t xml:space="preserve">that there was </w:t>
      </w:r>
      <w:r w:rsidR="009F22D1">
        <w:t xml:space="preserve">a </w:t>
      </w:r>
      <w:r w:rsidR="00560060">
        <w:t xml:space="preserve">heavy burden of polypharmacy where most </w:t>
      </w:r>
      <w:r w:rsidR="00466F8C">
        <w:t xml:space="preserve">patients took </w:t>
      </w:r>
      <w:r w:rsidR="00560060">
        <w:t xml:space="preserve">more than ten different medications per day </w:t>
      </w:r>
      <w:r w:rsidR="00466F8C">
        <w:t xml:space="preserve">thus </w:t>
      </w:r>
      <w:r w:rsidR="00560060">
        <w:t xml:space="preserve">increasing the risk of </w:t>
      </w:r>
      <w:proofErr w:type="spellStart"/>
      <w:r w:rsidR="00560060">
        <w:t>pDIs</w:t>
      </w:r>
      <w:proofErr w:type="spellEnd"/>
      <w:r w:rsidR="00560060">
        <w:t xml:space="preserve"> </w:t>
      </w:r>
      <w:r w:rsidR="00560060">
        <w:fldChar w:fldCharType="begin" w:fldLock="1"/>
      </w:r>
      <w:r w:rsidR="00832A91">
        <w:instrText>ADDIN CSL_CITATION {"citationItems":[{"id":"ITEM-1","itemData":{"ISSN":"2048-8505","author":[{"dropping-particle":"","family":"Schmidt","given":"Insa M","non-dropping-particle":"","parse-names":false,"suffix":""},{"dropping-particle":"","family":"Hübner","given":"Silvia","non-dropping-particle":"","parse-names":false,"suffix":""},{"dropping-particle":"","family":"Nadal","given":"Jennifer","non-dropping-particle":"","parse-names":false,"suffix":""},{"dropping-particle":"","family":"Titze","given":"Stephanie","non-dropping-particle":"","parse-names":false,"suffix":""},{"dropping-particle":"","family":"Schmid","given":"Matthias","non-dropping-particle":"","parse-names":false,"suffix":""},{"dropping-particle":"","family":"Bärthlein","given":"Barbara","non-dropping-particle":"","parse-names":false,"suffix":""},{"dropping-particle":"","family":"Schlieper","given":"Georg","non-dropping-particle":"","parse-names":false,"suffix":""},{"dropping-particle":"","family":"Dienemann","given":"Thomas","non-dropping-particle":"","parse-names":false,"suffix":""},{"dropping-particle":"","family":"Schultheiss","given":"Ulla T","non-dropping-particle":"","parse-names":false,"suffix":""},{"dropping-particle":"","family":"Meiselbach","given":"Heike","non-dropping-particle":"","parse-names":false,"suffix":""}],"container-title":"Clinical kidney journal","id":"ITEM-1","issue":"5","issued":{"date-parts":[["2019"]]},"page":"663-672","publisher":"Oxford University Press","title":"Patterns of medication use and the burden of polypharmacy in patients with chronic kidney disease: the German Chronic Kidney Disease study","type":"article-journal","volume":"12"},"uris":["http://www.mendeley.com/documents/?uuid=d6cc6361-ea95-4c68-8efb-f1f7a212a599","http://www.mendeley.com/documents/?uuid=d989c8f9-c704-45cd-8a66-b19b022e4b9b"]}],"mendeley":{"formattedCitation":"(Schmidt et al., 2019)","plainTextFormattedCitation":"(Schmidt et al., 2019)","previouslyFormattedCitation":"(Schmidt et al., 2019)"},"properties":{"noteIndex":0},"schema":"https://github.com/citation-style-language/schema/raw/master/csl-citation.json"}</w:instrText>
      </w:r>
      <w:r w:rsidR="00560060">
        <w:fldChar w:fldCharType="separate"/>
      </w:r>
      <w:r w:rsidR="00466261" w:rsidRPr="00466261">
        <w:rPr>
          <w:noProof/>
        </w:rPr>
        <w:t>(Schmidt et al., 2019)</w:t>
      </w:r>
      <w:r w:rsidR="00560060">
        <w:fldChar w:fldCharType="end"/>
      </w:r>
      <w:r w:rsidR="0005378C">
        <w:t>.</w:t>
      </w:r>
    </w:p>
    <w:p w14:paraId="2A9F48D7" w14:textId="77777777" w:rsidR="00780167" w:rsidRDefault="008A3848" w:rsidP="00780167">
      <w:pPr>
        <w:pStyle w:val="BodyText"/>
        <w:spacing w:before="150" w:line="360" w:lineRule="auto"/>
        <w:ind w:left="1152" w:right="864" w:hanging="10"/>
        <w:jc w:val="both"/>
      </w:pPr>
      <w:r>
        <w:t xml:space="preserve">In Nigeria, a </w:t>
      </w:r>
      <w:r w:rsidR="00484824">
        <w:t>study on assessment of prospective drug-drug interactions</w:t>
      </w:r>
      <w:r w:rsidR="009F22D1">
        <w:t xml:space="preserve"> </w:t>
      </w:r>
      <w:r w:rsidR="00484824">
        <w:t xml:space="preserve">in </w:t>
      </w:r>
      <w:r w:rsidR="00484824">
        <w:lastRenderedPageBreak/>
        <w:t>patien</w:t>
      </w:r>
      <w:r w:rsidR="009F22D1">
        <w:t>ts with chronic kidney disease</w:t>
      </w:r>
      <w:r w:rsidR="00484824">
        <w:t xml:space="preserve"> </w:t>
      </w:r>
      <w:r w:rsidR="00466F8C">
        <w:t>found that the prevalence rate of CKD was high at</w:t>
      </w:r>
      <w:r w:rsidR="00387CA8">
        <w:t xml:space="preserve"> 83% </w:t>
      </w:r>
      <w:r w:rsidR="0015503D">
        <w:fldChar w:fldCharType="begin" w:fldLock="1"/>
      </w:r>
      <w:r w:rsidR="00832A91">
        <w:instrText>ADDIN CSL_CITATION {"citationItems":[{"id":"ITEM-1","itemData":{"ISSN":"2518-4601","author":[{"dropping-particle":"","family":"Okoro","given":"Roland N","non-dropping-particle":"","parse-names":false,"suffix":""},{"dropping-particle":"","family":"Farate","given":"Victor T","non-dropping-particle":"","parse-names":false,"suffix":""}],"container-title":"African Journal of Nephrology","id":"ITEM-1","issue":"1","issued":{"date-parts":[["2019"]]},"page":"77-81","title":"Evaluation of potential drug–drug interactions among patients with chronic kidney disease in northeastern Nigeria","type":"article-journal","volume":"22"},"uris":["http://www.mendeley.com/documents/?uuid=fa1a6420-77f7-48c8-b470-2ce191c6f43e","http://www.mendeley.com/documents/?uuid=3f0ab56b-2dae-47ab-8067-4324e6ae1192"]}],"mendeley":{"formattedCitation":"(Okoro &amp; Farate, 2019)","plainTextFormattedCitation":"(Okoro &amp; Farate, 2019)","previouslyFormattedCitation":"(Okoro &amp; Farate, 2019)"},"properties":{"noteIndex":0},"schema":"https://github.com/citation-style-language/schema/raw/master/csl-citation.json"}</w:instrText>
      </w:r>
      <w:r w:rsidR="0015503D">
        <w:fldChar w:fldCharType="separate"/>
      </w:r>
      <w:r w:rsidR="00466261" w:rsidRPr="00466261">
        <w:rPr>
          <w:noProof/>
        </w:rPr>
        <w:t>(Okoro &amp; Farate, 2019)</w:t>
      </w:r>
      <w:r w:rsidR="0015503D">
        <w:fldChar w:fldCharType="end"/>
      </w:r>
      <w:r w:rsidR="00466F8C">
        <w:t xml:space="preserve">. </w:t>
      </w:r>
      <w:r>
        <w:t>In Kenya,</w:t>
      </w:r>
      <w:r w:rsidR="0041394B">
        <w:t xml:space="preserve"> a study on medication-related problems</w:t>
      </w:r>
      <w:r w:rsidR="00466F8C">
        <w:t xml:space="preserve"> among adult</w:t>
      </w:r>
      <w:r w:rsidR="0041394B">
        <w:t xml:space="preserve"> CKD patients in </w:t>
      </w:r>
      <w:r w:rsidR="00466F8C">
        <w:t>a sub-Saharan tertiary hospital</w:t>
      </w:r>
      <w:r>
        <w:t xml:space="preserve"> </w:t>
      </w:r>
      <w:r w:rsidR="00466F8C">
        <w:t>identified</w:t>
      </w:r>
      <w:r w:rsidR="009906BE">
        <w:t xml:space="preserve">  270 medication-related problems </w:t>
      </w:r>
      <w:r w:rsidR="00466F8C">
        <w:t>,</w:t>
      </w:r>
      <w:r w:rsidR="009906BE">
        <w:t>with the commonest being drug interac</w:t>
      </w:r>
      <w:r w:rsidR="00466F8C">
        <w:t xml:space="preserve">tions at approximately </w:t>
      </w:r>
      <w:r w:rsidR="009906BE">
        <w:t xml:space="preserve">20% </w:t>
      </w:r>
      <w:r w:rsidR="006863F2">
        <w:fldChar w:fldCharType="begin" w:fldLock="1"/>
      </w:r>
      <w:r w:rsidR="00832A91">
        <w:instrText>ADDIN CSL_CITATION {"citationItems":[{"id":"ITEM-1","itemData":{"ISSN":"2210-7703","author":[{"dropping-particle":"","family":"Njeri","given":"Lisper Wangeci","non-dropping-particle":"","parse-names":false,"suffix":""},{"dropping-particle":"","family":"Ogallo","given":"William Otieno","non-dropping-particle":"","parse-names":false,"suffix":""},{"dropping-particle":"","family":"Nyamu","given":"David Gitonga","non-dropping-particle":"","parse-names":false,"suffix":""},{"dropping-particle":"","family":"Opanga","given":"Sylvia Adisa","non-dropping-particle":"","parse-names":false,"suffix":""},{"dropping-particle":"","family":"Birichi","given":"Alfred Rugendo","non-dropping-particle":"","parse-names":false,"suffix":""}],"container-title":"International Journal of Clinical Pharmacy","id":"ITEM-1","issued":{"date-parts":[["2018"]]},"page":"1217-1224","publisher":"Springer","title":"Medication-related problems among adult chronic kidney disease patients in a sub-Saharan tertiary hospital","type":"article-journal","volume":"40"},"uris":["http://www.mendeley.com/documents/?uuid=72774859-9293-4c77-8784-c2a990b8af8e","http://www.mendeley.com/documents/?uuid=df87d663-a4b5-4021-bb26-3eaf1e48b68d"]}],"mendeley":{"formattedCitation":"(Njeri et al., 2018)","plainTextFormattedCitation":"(Njeri et al., 2018)","previouslyFormattedCitation":"(Njeri et al., 2018)"},"properties":{"noteIndex":0},"schema":"https://github.com/citation-style-language/schema/raw/master/csl-citation.json"}</w:instrText>
      </w:r>
      <w:r w:rsidR="006863F2">
        <w:fldChar w:fldCharType="separate"/>
      </w:r>
      <w:r w:rsidR="00466261" w:rsidRPr="00466261">
        <w:rPr>
          <w:noProof/>
        </w:rPr>
        <w:t>(Njeri et al., 2018)</w:t>
      </w:r>
      <w:r w:rsidR="006863F2">
        <w:fldChar w:fldCharType="end"/>
      </w:r>
      <w:r w:rsidR="00466F8C">
        <w:t>.</w:t>
      </w:r>
    </w:p>
    <w:p w14:paraId="6953B4CB" w14:textId="7E7516F3" w:rsidR="00A33F25" w:rsidRPr="0099472A" w:rsidRDefault="00780167" w:rsidP="0099472A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 w:rsidRPr="00780167">
        <w:rPr>
          <w:highlight w:val="yellow"/>
        </w:rPr>
        <w:t>Socio-demographic data of the respondents, their comorbidity profile and types of drugs used in the management of the comorbidity are associated with potential drug interactions.</w:t>
      </w:r>
      <w:r>
        <w:t xml:space="preserve"> Furthermore, s</w:t>
      </w:r>
      <w:r w:rsidR="00466F8C">
        <w:t xml:space="preserve">tudies have established that </w:t>
      </w:r>
      <w:r w:rsidR="00466F8C" w:rsidRPr="00D446CF">
        <w:t xml:space="preserve">many factors significantly increase the number of </w:t>
      </w:r>
      <w:proofErr w:type="spellStart"/>
      <w:r w:rsidR="00466F8C" w:rsidRPr="00D446CF">
        <w:t>pDIs</w:t>
      </w:r>
      <w:proofErr w:type="spellEnd"/>
      <w:r w:rsidR="00466F8C">
        <w:rPr>
          <w:spacing w:val="1"/>
        </w:rPr>
        <w:t xml:space="preserve"> including</w:t>
      </w:r>
      <w:r w:rsidR="00466F8C" w:rsidRPr="00D446CF">
        <w:rPr>
          <w:spacing w:val="1"/>
        </w:rPr>
        <w:t xml:space="preserve"> </w:t>
      </w:r>
      <w:r w:rsidR="00466F8C" w:rsidRPr="00D446CF">
        <w:t>gender</w:t>
      </w:r>
      <w:r w:rsidR="00466F8C">
        <w:t xml:space="preserve"> and </w:t>
      </w:r>
      <w:r w:rsidR="00466F8C" w:rsidRPr="00D446CF">
        <w:t>coexisting</w:t>
      </w:r>
      <w:r w:rsidR="00466F8C" w:rsidRPr="00D446CF">
        <w:rPr>
          <w:spacing w:val="1"/>
        </w:rPr>
        <w:t xml:space="preserve"> </w:t>
      </w:r>
      <w:r w:rsidR="00466F8C" w:rsidRPr="00D446CF">
        <w:t>ailments</w:t>
      </w:r>
      <w:r w:rsidR="00466F8C" w:rsidRPr="00D446CF">
        <w:rPr>
          <w:spacing w:val="1"/>
        </w:rPr>
        <w:t xml:space="preserve"> </w:t>
      </w:r>
      <w:r w:rsidR="00466F8C" w:rsidRPr="00D446CF">
        <w:t>like</w:t>
      </w:r>
      <w:r w:rsidR="00466F8C" w:rsidRPr="00D446CF">
        <w:rPr>
          <w:spacing w:val="1"/>
        </w:rPr>
        <w:t xml:space="preserve"> </w:t>
      </w:r>
      <w:r w:rsidR="00466F8C" w:rsidRPr="00D446CF">
        <w:t>ischemic</w:t>
      </w:r>
      <w:r w:rsidR="00466F8C" w:rsidRPr="00D446CF">
        <w:rPr>
          <w:spacing w:val="1"/>
        </w:rPr>
        <w:t xml:space="preserve"> </w:t>
      </w:r>
      <w:r w:rsidR="00466F8C" w:rsidRPr="00D446CF">
        <w:t>heart</w:t>
      </w:r>
      <w:r w:rsidR="00466F8C" w:rsidRPr="00D446CF">
        <w:rPr>
          <w:spacing w:val="1"/>
        </w:rPr>
        <w:t xml:space="preserve"> </w:t>
      </w:r>
      <w:r w:rsidR="00466F8C" w:rsidRPr="00D446CF">
        <w:t>disease</w:t>
      </w:r>
      <w:r w:rsidR="008A3848">
        <w:t xml:space="preserve"> and </w:t>
      </w:r>
      <w:r w:rsidR="00466F8C" w:rsidRPr="00D446CF">
        <w:rPr>
          <w:spacing w:val="1"/>
        </w:rPr>
        <w:t xml:space="preserve"> </w:t>
      </w:r>
      <w:r w:rsidR="00466F8C">
        <w:t xml:space="preserve">hypertension </w:t>
      </w:r>
      <w:r w:rsidR="00466F8C" w:rsidRPr="00D446CF">
        <w:fldChar w:fldCharType="begin" w:fldLock="1"/>
      </w:r>
      <w:r w:rsidR="00832A91">
        <w:instrText>ADDIN CSL_CITATION {"citationItems":[{"id":"ITEM-1","itemData":{"author":[{"dropping-particle":"","family":"Paul","given":"Soumyajeet","non-dropping-particle":"","parse-names":false,"suffix":""},{"dropping-particle":"","family":"Rudra","given":"Ananya","non-dropping-particle":"","parse-names":false,"suffix":""},{"dropping-particle":"","family":"Bhattacharjee","given":"Suparna","non-dropping-particle":"","parse-names":false,"suffix":""},{"dropping-particle":"","family":"Thunga","given":"Girish","non-dropping-particle":"","parse-names":false,"suffix":""},{"dropping-particle":"","family":"Attur","given":"Ravindra Prabhu","non-dropping-particle":"","parse-names":false,"suffix":""},{"dropping-particle":"","family":"Kunhikatta","given":"Vijayanarayana","non-dropping-particle":"","parse-names":false,"suffix":""}],"id":"ITEM-1","issued":{"date-parts":[["2022"]]},"title":"Development of a multivariable prediction model to assess potential drug-drug interactions in chronic kidney disease patients","type":"article-journal"},"uris":["http://www.mendeley.com/documents/?uuid=1cf74945-ccfb-4f20-be8a-d295cac5e13d","http://www.mendeley.com/documents/?uuid=60a9763a-8506-42a2-801b-7e555130f533"]}],"mendeley":{"formattedCitation":"(Paul et al., 2022)","plainTextFormattedCitation":"(Paul et al., 2022)","previouslyFormattedCitation":"(Paul et al., 2022)"},"properties":{"noteIndex":0},"schema":"https://github.com/citation-style-language/schema/raw/master/csl-citation.json"}</w:instrText>
      </w:r>
      <w:r w:rsidR="00466F8C" w:rsidRPr="00D446CF">
        <w:fldChar w:fldCharType="separate"/>
      </w:r>
      <w:r w:rsidR="00466261" w:rsidRPr="00466261">
        <w:rPr>
          <w:noProof/>
        </w:rPr>
        <w:t>(Paul et al., 2022)</w:t>
      </w:r>
      <w:r w:rsidR="00466F8C" w:rsidRPr="00D446CF">
        <w:fldChar w:fldCharType="end"/>
      </w:r>
      <w:r w:rsidR="00466F8C">
        <w:t>.</w:t>
      </w:r>
      <w:r w:rsidR="008A3848">
        <w:t xml:space="preserve"> A study</w:t>
      </w:r>
      <w:r w:rsidR="006863F2">
        <w:t xml:space="preserve"> on medication burden and inappropriate prescription risk among elderly with late stage CKD</w:t>
      </w:r>
      <w:r w:rsidR="00466F8C">
        <w:t xml:space="preserve"> </w:t>
      </w:r>
      <w:r w:rsidR="006863F2">
        <w:t>from a multicenter French study</w:t>
      </w:r>
      <w:r w:rsidR="008A3848">
        <w:t xml:space="preserve"> </w:t>
      </w:r>
      <w:r w:rsidR="00B76169">
        <w:t>concluded that patient’s age is a factor for the potential medication associated issues and elderly patients are automatically susceptible to drug interactions</w:t>
      </w:r>
      <w:r w:rsidR="003B636A">
        <w:t xml:space="preserve"> </w:t>
      </w:r>
      <w:r w:rsidR="003B636A">
        <w:fldChar w:fldCharType="begin" w:fldLock="1"/>
      </w:r>
      <w:r w:rsidR="00832A91">
        <w:instrText>ADDIN CSL_CITATION {"citationItems":[{"id":"ITEM-1","itemData":{"author":[{"dropping-particle":"","family":"Roux-Marson","given":"Clarisse","non-dropping-particle":"","parse-names":false,"suffix":""},{"dropping-particle":"","family":"Baranski","given":"Jean Baptiste","non-dropping-particle":"","parse-names":false,"suffix":""},{"dropping-particle":"","family":"Fafin","given":"Coraline","non-dropping-particle":"","parse-names":false,"suffix":""},{"dropping-particle":"","family":"Exterman","given":"Guillaume","non-dropping-particle":"","parse-names":false,"suffix":""},{"dropping-particle":"","family":"Vigneau","given":"Cecile","non-dropping-particle":"","parse-names":false,"suffix":""},{"dropping-particle":"","family":"Couchoud","given":"Cecile","non-dropping-particle":"","parse-names":false,"suffix":""},{"dropping-particle":"","family":"Moranne","given":"Olivier","non-dropping-particle":"","parse-names":false,"suffix":""},{"dropping-particle":"","family":"Investigators","given":"PSPA","non-dropping-particle":"","parse-names":false,"suffix":""}],"container-title":"BMC geriatrics","id":"ITEM-1","issued":{"date-parts":[["2020"]]},"page":"1-12","publisher":"Springer","title":"Medication burden and inappropriate prescription risk among elderly with advanced chronic kidney disease","type":"article-journal","volume":"20"},"uris":["http://www.mendeley.com/documents/?uuid=02d59e8b-d35c-46b3-9a24-d88e3f5d5429","http://www.mendeley.com/documents/?uuid=93340d8f-d956-47f8-aa92-a354d0cc6193"]}],"mendeley":{"formattedCitation":"(Roux-Marson et al., 2020)","plainTextFormattedCitation":"(Roux-Marson et al., 2020)","previouslyFormattedCitation":"(Roux-Marson et al., 2020)"},"properties":{"noteIndex":0},"schema":"https://github.com/citation-style-language/schema/raw/master/csl-citation.json"}</w:instrText>
      </w:r>
      <w:r w:rsidR="003B636A">
        <w:fldChar w:fldCharType="separate"/>
      </w:r>
      <w:r w:rsidR="00466261" w:rsidRPr="00466261">
        <w:rPr>
          <w:noProof/>
        </w:rPr>
        <w:t>(Roux-Marson et al., 2020)</w:t>
      </w:r>
      <w:r w:rsidR="003B636A">
        <w:fldChar w:fldCharType="end"/>
      </w:r>
      <w:r w:rsidR="00466F8C">
        <w:t xml:space="preserve">. In Ethiopia, related studies </w:t>
      </w:r>
      <w:r w:rsidR="0099472A">
        <w:t>established</w:t>
      </w:r>
      <w:r w:rsidR="003B636A">
        <w:t xml:space="preserve"> that polypharmacy was among the independent predictors </w:t>
      </w:r>
      <w:r w:rsidR="00466F8C">
        <w:t>of drug interactions among CKD</w:t>
      </w:r>
      <w:r w:rsidR="003B636A">
        <w:t xml:space="preserve"> </w:t>
      </w:r>
      <w:r w:rsidR="00D713DA">
        <w:fldChar w:fldCharType="begin" w:fldLock="1"/>
      </w:r>
      <w:r w:rsidR="00832A91">
        <w:instrText>ADDIN CSL_CITATION {"citationItems":[{"id":"ITEM-1","itemData":{"ISSN":"2090-214X","author":[{"dropping-particle":"","family":"Garedow","given":"Aster Wakjira","non-dropping-particle":"","parse-names":false,"suffix":""},{"dropping-particle":"","family":"Mulisa Bobasa","given":"Eshetu","non-dropping-particle":"","parse-names":false,"suffix":""},{"dropping-particle":"","family":"Desalegn Wolide","given":"Amare","non-dropping-particle":"","parse-names":false,"suffix":""},{"dropping-particle":"","family":"Kerga Dibaba","given":"Fantu","non-dropping-particle":"","parse-names":false,"suffix":""},{"dropping-particle":"","family":"Gashe Fufa","given":"Fanta","non-dropping-particle":"","parse-names":false,"suffix":""},{"dropping-particle":"","family":"Idilu Tufa","given":"Birtukan","non-dropping-particle":"","parse-names":false,"suffix":""},{"dropping-particle":"","family":"Debalke","given":"Serkadis","non-dropping-particle":"","parse-names":false,"suffix":""},{"dropping-particle":"","family":"Kumela Goro","given":"Kabaye","non-dropping-particle":"","parse-names":false,"suffix":""}],"container-title":"International journal of nephrology","id":"ITEM-1","issued":{"date-parts":[["2019"]]},"publisher":"Hindawi","title":"Drug-related problems and associated factors among patients admitted with chronic kidney disease at Jimma University Medical Center, Jimma Zone, Jimma, Southwest Ethiopia: a hospital-based prospective observational study","type":"article-journal","volume":"2019"},"uris":["http://www.mendeley.com/documents/?uuid=285ab278-bd35-4e5a-bb5c-579ba1022d75","http://www.mendeley.com/documents/?uuid=dea4838b-5a44-4016-a1c1-b092293429c9"]}],"mendeley":{"formattedCitation":"(Garedow et al., 2019)","plainTextFormattedCitation":"(Garedow et al., 2019)","previouslyFormattedCitation":"(Garedow et al., 2019)"},"properties":{"noteIndex":0},"schema":"https://github.com/citation-style-language/schema/raw/master/csl-citation.json"}</w:instrText>
      </w:r>
      <w:r w:rsidR="00D713DA">
        <w:fldChar w:fldCharType="separate"/>
      </w:r>
      <w:r w:rsidR="00466261" w:rsidRPr="00466261">
        <w:rPr>
          <w:noProof/>
        </w:rPr>
        <w:t>(Garedow et al., 2019)</w:t>
      </w:r>
      <w:r w:rsidR="00D713DA">
        <w:fldChar w:fldCharType="end"/>
      </w:r>
      <w:r w:rsidR="00466F8C">
        <w:t xml:space="preserve">. </w:t>
      </w:r>
      <w:r w:rsidR="002D1E0E">
        <w:t>Related s</w:t>
      </w:r>
      <w:r w:rsidR="00466F8C">
        <w:t xml:space="preserve">tudies among the Kenya population </w:t>
      </w:r>
      <w:r w:rsidR="002D1E0E">
        <w:t xml:space="preserve">of CKD patients on HD </w:t>
      </w:r>
      <w:r w:rsidR="00466F8C">
        <w:t xml:space="preserve">are scarce. </w:t>
      </w:r>
      <w:r w:rsidR="002D1E0E">
        <w:t xml:space="preserve">One study </w:t>
      </w:r>
      <w:r w:rsidR="00D713DA">
        <w:t>found out that CKD prevalence was 38.6%</w:t>
      </w:r>
      <w:r w:rsidR="008A3848">
        <w:t>,</w:t>
      </w:r>
      <w:r w:rsidR="00D713DA">
        <w:t xml:space="preserve"> with </w:t>
      </w:r>
      <w:r w:rsidR="008A3848">
        <w:t xml:space="preserve">advancing </w:t>
      </w:r>
      <w:r w:rsidR="00D713DA">
        <w:t xml:space="preserve">age increasing the risk of </w:t>
      </w:r>
      <w:proofErr w:type="spellStart"/>
      <w:r w:rsidR="00D713DA">
        <w:t>pDIs</w:t>
      </w:r>
      <w:proofErr w:type="spellEnd"/>
      <w:r w:rsidR="00D713DA">
        <w:t xml:space="preserve">. </w:t>
      </w:r>
      <w:r w:rsidR="008A3848">
        <w:t>In addition, previous s</w:t>
      </w:r>
      <w:r w:rsidR="002D1E0E">
        <w:t xml:space="preserve">tudies established that the </w:t>
      </w:r>
      <w:r w:rsidR="00D713DA">
        <w:t xml:space="preserve">factors associated with </w:t>
      </w:r>
      <w:proofErr w:type="spellStart"/>
      <w:r w:rsidR="00D713DA">
        <w:t>pDIs</w:t>
      </w:r>
      <w:proofErr w:type="spellEnd"/>
      <w:r w:rsidR="00D713DA">
        <w:t xml:space="preserve"> comorbidit</w:t>
      </w:r>
      <w:r w:rsidR="008A3848">
        <w:t>ies, hematuria and proteinuria as well as h</w:t>
      </w:r>
      <w:r w:rsidR="00D713DA">
        <w:t xml:space="preserve">erbal medications use </w:t>
      </w:r>
      <w:r w:rsidR="00FE536D">
        <w:fldChar w:fldCharType="begin" w:fldLock="1"/>
      </w:r>
      <w:r w:rsidR="00832A91">
        <w:instrText>ADDIN CSL_CITATION {"citationItems":[{"id":"ITEM-1","itemData":{"author":[{"dropping-particle":"","family":"Mwenda","given":"Valerian","non-dropping-particle":"","parse-names":false,"suffix":""},{"dropping-particle":"","family":"Githuku","given":"Jane","non-dropping-particle":"","parse-names":false,"suffix":""},{"dropping-particle":"","family":"Gathecha","given":"Gladwell","non-dropping-particle":"","parse-names":false,"suffix":""},{"dropping-particle":"","family":"Wambugu","given":"Benjamin Maranga","non-dropping-particle":"","parse-names":false,"suffix":""},{"dropping-particle":"","family":"Roka","given":"Zeinab Gura","non-dropping-particle":"","parse-names":false,"suffix":""},{"dropping-particle":"","family":"Ong'or","given":"Willis Owino","non-dropping-particle":"","parse-names":false,"suffix":""}],"container-title":"The Pan African Medical Journal","id":"ITEM-1","issued":{"date-parts":[["2019"]]},"publisher":"African Field Epidemiology Network","title":"Prevalence and factors associated with chronic kidney disease among medical inpatients at the Kenyatta National Hospital, Kenya, 2018: a cross-sectional study","type":"article-journal","volume":"33"},"uris":["http://www.mendeley.com/documents/?uuid=3588e9fd-94ce-4751-a2dd-4b5c3cff2a22","http://www.mendeley.com/documents/?uuid=bc78831a-c347-4ebb-ae5d-619eb4a2d5ff"]}],"mendeley":{"formattedCitation":"(Mwenda et al., 2019)","plainTextFormattedCitation":"(Mwenda et al., 2019)","previouslyFormattedCitation":"(Mwenda et al., 2019)"},"properties":{"noteIndex":0},"schema":"https://github.com/citation-style-language/schema/raw/master/csl-citation.json"}</w:instrText>
      </w:r>
      <w:r w:rsidR="00FE536D">
        <w:fldChar w:fldCharType="separate"/>
      </w:r>
      <w:r w:rsidR="00466261" w:rsidRPr="00466261">
        <w:rPr>
          <w:noProof/>
        </w:rPr>
        <w:t>(Mwenda et al., 2019)</w:t>
      </w:r>
      <w:r w:rsidR="00FE536D">
        <w:fldChar w:fldCharType="end"/>
      </w:r>
      <w:r w:rsidR="002D1E0E">
        <w:t xml:space="preserve">. </w:t>
      </w:r>
      <w:r w:rsidR="0099472A" w:rsidRPr="0099472A">
        <w:rPr>
          <w:highlight w:val="yellow"/>
        </w:rPr>
        <w:t>This data suggests that the management of CKD patients on HD may be influenced by the knowledge on the predictors of potential drug interactions amongst patients.</w:t>
      </w:r>
      <w:r w:rsidR="0099472A">
        <w:t xml:space="preserve"> Therefore, t</w:t>
      </w:r>
      <w:r w:rsidR="002D1E0E">
        <w:t>he present study characterizes the</w:t>
      </w:r>
      <w:r w:rsidR="00A33F25">
        <w:t xml:space="preserve"> </w:t>
      </w:r>
      <w:r w:rsidR="008B486E">
        <w:t xml:space="preserve">predictors of </w:t>
      </w:r>
      <w:proofErr w:type="spellStart"/>
      <w:r w:rsidR="00A33F25">
        <w:t>pDIs</w:t>
      </w:r>
      <w:proofErr w:type="spellEnd"/>
      <w:r w:rsidR="00A33F25">
        <w:t xml:space="preserve"> amongst CKD patients undergoing HD at </w:t>
      </w:r>
      <w:r w:rsidR="008B486E">
        <w:t>in the largest teaching and referral health facility in East and Central Africa</w:t>
      </w:r>
      <w:r w:rsidR="00A33F25">
        <w:t>.</w:t>
      </w:r>
    </w:p>
    <w:p w14:paraId="31C10523" w14:textId="77777777" w:rsidR="00167869" w:rsidRPr="00167869" w:rsidRDefault="000D1035" w:rsidP="00167869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t>2:  Methodology</w:t>
      </w:r>
    </w:p>
    <w:p w14:paraId="54EEE97A" w14:textId="77777777" w:rsidR="000D1035" w:rsidRDefault="000D1035" w:rsidP="00D265A3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t>2.1: Study area and site</w:t>
      </w:r>
    </w:p>
    <w:p w14:paraId="6C7FDE62" w14:textId="04B13459" w:rsidR="00167869" w:rsidRPr="00D446CF" w:rsidRDefault="00347A15" w:rsidP="001457D6">
      <w:pPr>
        <w:pStyle w:val="BodyText"/>
        <w:spacing w:before="130" w:line="362" w:lineRule="auto"/>
        <w:ind w:left="1152" w:right="864"/>
        <w:jc w:val="both"/>
      </w:pPr>
      <w:r>
        <w:t xml:space="preserve">This was a cross-sectional study. It was undertaken at Kenya’s largest tertiary health facility, Kenyatta National Hospital (KNH). Study participants were </w:t>
      </w:r>
      <w:r>
        <w:lastRenderedPageBreak/>
        <w:t>enrolled from</w:t>
      </w:r>
      <w:r>
        <w:rPr>
          <w:spacing w:val="-14"/>
        </w:rPr>
        <w:t xml:space="preserve"> </w:t>
      </w:r>
      <w:r w:rsidR="00167869" w:rsidRPr="00D446CF">
        <w:t>renal</w:t>
      </w:r>
      <w:r w:rsidR="00167869" w:rsidRPr="00D446CF">
        <w:rPr>
          <w:spacing w:val="-2"/>
        </w:rPr>
        <w:t xml:space="preserve"> </w:t>
      </w:r>
      <w:r w:rsidR="008B486E">
        <w:t>unit and the n</w:t>
      </w:r>
      <w:r w:rsidR="00167869" w:rsidRPr="00D446CF">
        <w:t>ephrology ward.</w:t>
      </w:r>
      <w:r w:rsidR="00167869" w:rsidRPr="00D446CF">
        <w:rPr>
          <w:spacing w:val="-5"/>
        </w:rPr>
        <w:t xml:space="preserve"> </w:t>
      </w:r>
      <w:r w:rsidR="00167869" w:rsidRPr="00D446CF">
        <w:t>Within the</w:t>
      </w:r>
      <w:r w:rsidR="00167869" w:rsidRPr="00D446CF">
        <w:rPr>
          <w:spacing w:val="1"/>
        </w:rPr>
        <w:t xml:space="preserve"> </w:t>
      </w:r>
      <w:r w:rsidR="00167869" w:rsidRPr="00D446CF">
        <w:t>facility is the renal clinic that serves patients who have renal problems and are on follow up.</w:t>
      </w:r>
      <w:r w:rsidR="008B486E">
        <w:rPr>
          <w:spacing w:val="1"/>
        </w:rPr>
        <w:t xml:space="preserve"> There is also a n</w:t>
      </w:r>
      <w:r w:rsidR="00167869" w:rsidRPr="00D446CF">
        <w:rPr>
          <w:spacing w:val="1"/>
        </w:rPr>
        <w:t>ephrology ward where some of the renal pa</w:t>
      </w:r>
      <w:r w:rsidR="008B486E">
        <w:rPr>
          <w:spacing w:val="1"/>
        </w:rPr>
        <w:t xml:space="preserve">tients are admitted and </w:t>
      </w:r>
      <w:r w:rsidR="00167869" w:rsidRPr="00D446CF">
        <w:t xml:space="preserve">a </w:t>
      </w:r>
      <w:proofErr w:type="spellStart"/>
      <w:r w:rsidR="00167869" w:rsidRPr="00D446CF">
        <w:t>haemodialysis</w:t>
      </w:r>
      <w:proofErr w:type="spellEnd"/>
      <w:r w:rsidR="00167869" w:rsidRPr="00D446CF">
        <w:t xml:space="preserve"> clinic that runs every Monday morning except public holidays</w:t>
      </w:r>
      <w:r w:rsidR="0063614F">
        <w:t>.</w:t>
      </w:r>
      <w:r w:rsidR="00167869" w:rsidRPr="00D446CF">
        <w:rPr>
          <w:spacing w:val="-8"/>
        </w:rPr>
        <w:t xml:space="preserve"> </w:t>
      </w:r>
    </w:p>
    <w:p w14:paraId="0083597B" w14:textId="77777777" w:rsidR="00167869" w:rsidRPr="00167869" w:rsidRDefault="00167869" w:rsidP="001457D6">
      <w:pPr>
        <w:pStyle w:val="BodyText"/>
        <w:spacing w:before="152" w:line="360" w:lineRule="auto"/>
        <w:ind w:left="1152" w:right="864"/>
        <w:jc w:val="both"/>
      </w:pPr>
    </w:p>
    <w:p w14:paraId="4A0C6B2C" w14:textId="77777777" w:rsidR="000D1035" w:rsidRDefault="000D1035" w:rsidP="00D265A3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t>2.2: Study population</w:t>
      </w:r>
    </w:p>
    <w:p w14:paraId="762C3E05" w14:textId="1FCA8C62" w:rsidR="00167869" w:rsidRPr="00D446CF" w:rsidRDefault="00167869" w:rsidP="008B486E">
      <w:pPr>
        <w:pStyle w:val="BodyText"/>
        <w:spacing w:before="127" w:line="362" w:lineRule="auto"/>
        <w:ind w:left="1152" w:right="864"/>
        <w:jc w:val="both"/>
      </w:pPr>
      <w:r w:rsidRPr="00D446CF">
        <w:t xml:space="preserve">The target population was </w:t>
      </w:r>
      <w:r w:rsidR="0063614F">
        <w:t xml:space="preserve">all </w:t>
      </w:r>
      <w:r w:rsidRPr="00D446CF">
        <w:t>adult CKD patients</w:t>
      </w:r>
      <w:r w:rsidRPr="00D446CF">
        <w:rPr>
          <w:spacing w:val="1"/>
        </w:rPr>
        <w:t xml:space="preserve"> </w:t>
      </w:r>
      <w:r w:rsidRPr="00D446CF">
        <w:t xml:space="preserve">undergoing </w:t>
      </w:r>
      <w:proofErr w:type="spellStart"/>
      <w:r w:rsidRPr="00D446CF">
        <w:t>haemodialysis</w:t>
      </w:r>
      <w:proofErr w:type="spellEnd"/>
      <w:r w:rsidRPr="00D446CF">
        <w:t>.</w:t>
      </w:r>
      <w:r w:rsidRPr="00D446CF">
        <w:rPr>
          <w:spacing w:val="1"/>
        </w:rPr>
        <w:t xml:space="preserve"> </w:t>
      </w:r>
      <w:r w:rsidR="00986D12">
        <w:rPr>
          <w:spacing w:val="1"/>
        </w:rPr>
        <w:t xml:space="preserve">Patients were eligible if they were 18 years and above, had CKD and </w:t>
      </w:r>
      <w:r w:rsidRPr="00D446CF">
        <w:t>on h</w:t>
      </w:r>
      <w:r w:rsidR="008B486E">
        <w:t xml:space="preserve">emodialysis at KNH renal unit. </w:t>
      </w:r>
      <w:r w:rsidRPr="00D446CF">
        <w:t>Annually, approximately 720 CKD patients underwent HD at KNH renal unit. Both inpatients</w:t>
      </w:r>
      <w:r w:rsidRPr="00D446CF">
        <w:rPr>
          <w:spacing w:val="1"/>
        </w:rPr>
        <w:t xml:space="preserve"> </w:t>
      </w:r>
      <w:r w:rsidRPr="00D446CF">
        <w:t>and outpatients were part of the study population.</w:t>
      </w:r>
    </w:p>
    <w:p w14:paraId="1A54432D" w14:textId="77777777" w:rsidR="00167869" w:rsidRPr="00167869" w:rsidRDefault="00167869" w:rsidP="00D265A3">
      <w:pPr>
        <w:pStyle w:val="BodyText"/>
        <w:spacing w:before="152" w:line="360" w:lineRule="auto"/>
        <w:ind w:left="1152" w:right="864" w:hanging="10"/>
        <w:jc w:val="both"/>
      </w:pPr>
    </w:p>
    <w:p w14:paraId="2DA1C47B" w14:textId="65BA24FB" w:rsidR="000D1035" w:rsidRDefault="000D1035" w:rsidP="00D265A3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t xml:space="preserve">2.3: Sample </w:t>
      </w:r>
      <w:r w:rsidR="00C177B4">
        <w:rPr>
          <w:b/>
        </w:rPr>
        <w:t>size and sampling</w:t>
      </w:r>
      <w:r>
        <w:rPr>
          <w:b/>
        </w:rPr>
        <w:t xml:space="preserve"> method</w:t>
      </w:r>
    </w:p>
    <w:p w14:paraId="49D9D3F6" w14:textId="491C74A8" w:rsidR="00167869" w:rsidRPr="00D446CF" w:rsidRDefault="004D7F64" w:rsidP="008B486E">
      <w:pPr>
        <w:pStyle w:val="BodyText"/>
        <w:spacing w:line="362" w:lineRule="auto"/>
        <w:ind w:left="1166" w:right="864" w:hanging="14"/>
        <w:jc w:val="both"/>
      </w:pPr>
      <w:r>
        <w:t xml:space="preserve">The sample size was based on the estimates of prevalence of </w:t>
      </w:r>
      <w:proofErr w:type="spellStart"/>
      <w:r>
        <w:t>pDIs</w:t>
      </w:r>
      <w:proofErr w:type="spellEnd"/>
      <w:r>
        <w:t xml:space="preserve"> among adult CKD </w:t>
      </w:r>
      <w:r w:rsidR="003A7BEA">
        <w:t>patients using</w:t>
      </w:r>
      <w:r w:rsidR="0063614F">
        <w:t xml:space="preserve"> </w:t>
      </w:r>
      <w:r>
        <w:t xml:space="preserve">Fisher’s formula. </w:t>
      </w:r>
      <w:r w:rsidR="00167869" w:rsidRPr="00D446CF">
        <w:t>A convenient sampling method was used to recruit participants.</w:t>
      </w:r>
      <w:r w:rsidR="00167869" w:rsidRPr="00D446CF">
        <w:rPr>
          <w:spacing w:val="1"/>
        </w:rPr>
        <w:t xml:space="preserve"> </w:t>
      </w:r>
      <w:r w:rsidR="00167869" w:rsidRPr="00D446CF">
        <w:t>This</w:t>
      </w:r>
      <w:r w:rsidR="00167869" w:rsidRPr="00D446CF">
        <w:rPr>
          <w:spacing w:val="-8"/>
        </w:rPr>
        <w:t xml:space="preserve"> </w:t>
      </w:r>
      <w:r w:rsidR="00167869" w:rsidRPr="00D446CF">
        <w:t>was</w:t>
      </w:r>
      <w:r w:rsidR="00167869" w:rsidRPr="00D446CF">
        <w:rPr>
          <w:spacing w:val="-7"/>
        </w:rPr>
        <w:t xml:space="preserve"> </w:t>
      </w:r>
      <w:r w:rsidR="00167869" w:rsidRPr="00D446CF">
        <w:t>achieved</w:t>
      </w:r>
      <w:r w:rsidR="00167869" w:rsidRPr="00D446CF">
        <w:rPr>
          <w:spacing w:val="-2"/>
        </w:rPr>
        <w:t xml:space="preserve"> </w:t>
      </w:r>
      <w:r w:rsidR="00167869" w:rsidRPr="00D446CF">
        <w:t>by</w:t>
      </w:r>
      <w:r w:rsidR="00167869" w:rsidRPr="00D446CF">
        <w:rPr>
          <w:spacing w:val="-11"/>
        </w:rPr>
        <w:t xml:space="preserve"> </w:t>
      </w:r>
      <w:r w:rsidR="00167869" w:rsidRPr="00D446CF">
        <w:t>consecutively</w:t>
      </w:r>
      <w:r w:rsidR="00167869" w:rsidRPr="00D446CF">
        <w:rPr>
          <w:spacing w:val="-14"/>
        </w:rPr>
        <w:t xml:space="preserve"> </w:t>
      </w:r>
      <w:r w:rsidR="00843D97">
        <w:t>inviting</w:t>
      </w:r>
      <w:r w:rsidR="00843D97" w:rsidRPr="00D446CF">
        <w:rPr>
          <w:spacing w:val="-7"/>
        </w:rPr>
        <w:t xml:space="preserve"> </w:t>
      </w:r>
      <w:r w:rsidR="00167869" w:rsidRPr="00D446CF">
        <w:t>each</w:t>
      </w:r>
      <w:r w:rsidR="00167869" w:rsidRPr="00D446CF">
        <w:rPr>
          <w:spacing w:val="-3"/>
        </w:rPr>
        <w:t xml:space="preserve"> </w:t>
      </w:r>
      <w:r w:rsidR="00167869" w:rsidRPr="00D446CF">
        <w:t>and</w:t>
      </w:r>
      <w:r w:rsidR="00167869" w:rsidRPr="00D446CF">
        <w:rPr>
          <w:spacing w:val="-4"/>
        </w:rPr>
        <w:t xml:space="preserve"> </w:t>
      </w:r>
      <w:r w:rsidR="00167869" w:rsidRPr="00D446CF">
        <w:t>every</w:t>
      </w:r>
      <w:r w:rsidR="00167869" w:rsidRPr="00D446CF">
        <w:rPr>
          <w:spacing w:val="-10"/>
        </w:rPr>
        <w:t xml:space="preserve"> </w:t>
      </w:r>
      <w:r w:rsidR="00167869" w:rsidRPr="00D446CF">
        <w:t>available</w:t>
      </w:r>
      <w:r w:rsidR="00167869" w:rsidRPr="00D446CF">
        <w:rPr>
          <w:spacing w:val="-3"/>
        </w:rPr>
        <w:t xml:space="preserve"> </w:t>
      </w:r>
      <w:r w:rsidR="00167869" w:rsidRPr="00D446CF">
        <w:t>patient who satisfied the</w:t>
      </w:r>
      <w:r w:rsidR="00167869">
        <w:t xml:space="preserve"> </w:t>
      </w:r>
      <w:r w:rsidR="00167869" w:rsidRPr="00D446CF">
        <w:t>inclusion criteria from the renal clinic and inpatients whose list was obtained from the ward manager. The medical records of these patients were perused</w:t>
      </w:r>
      <w:r w:rsidR="00167869" w:rsidRPr="00D446CF">
        <w:rPr>
          <w:spacing w:val="1"/>
        </w:rPr>
        <w:t xml:space="preserve"> </w:t>
      </w:r>
      <w:r w:rsidR="00167869" w:rsidRPr="00D446CF">
        <w:t>in</w:t>
      </w:r>
      <w:r w:rsidR="00167869" w:rsidRPr="00D446CF">
        <w:rPr>
          <w:spacing w:val="-1"/>
        </w:rPr>
        <w:t xml:space="preserve"> </w:t>
      </w:r>
      <w:r w:rsidR="00167869" w:rsidRPr="00D446CF">
        <w:t>order to determine</w:t>
      </w:r>
      <w:r w:rsidR="00167869" w:rsidRPr="00D446CF">
        <w:rPr>
          <w:spacing w:val="-1"/>
        </w:rPr>
        <w:t xml:space="preserve"> </w:t>
      </w:r>
      <w:r w:rsidR="00167869" w:rsidRPr="00D446CF">
        <w:t>patients</w:t>
      </w:r>
      <w:r w:rsidR="00167869" w:rsidRPr="00D446CF">
        <w:rPr>
          <w:spacing w:val="-1"/>
        </w:rPr>
        <w:t xml:space="preserve"> </w:t>
      </w:r>
      <w:r w:rsidR="00167869" w:rsidRPr="00D446CF">
        <w:t>who met the</w:t>
      </w:r>
      <w:r w:rsidR="00167869" w:rsidRPr="00D446CF">
        <w:rPr>
          <w:spacing w:val="-1"/>
        </w:rPr>
        <w:t xml:space="preserve"> </w:t>
      </w:r>
      <w:r w:rsidR="00167869" w:rsidRPr="00D446CF">
        <w:t>inclusion</w:t>
      </w:r>
      <w:r w:rsidR="00167869" w:rsidRPr="00D446CF">
        <w:rPr>
          <w:spacing w:val="-1"/>
        </w:rPr>
        <w:t xml:space="preserve"> </w:t>
      </w:r>
      <w:r w:rsidR="00167869">
        <w:t>criteria.</w:t>
      </w:r>
    </w:p>
    <w:p w14:paraId="44A55C8F" w14:textId="77777777" w:rsidR="00167869" w:rsidRPr="00167869" w:rsidRDefault="00167869" w:rsidP="00D265A3">
      <w:pPr>
        <w:pStyle w:val="BodyText"/>
        <w:spacing w:before="152" w:line="360" w:lineRule="auto"/>
        <w:ind w:left="1152" w:right="864" w:hanging="10"/>
        <w:jc w:val="both"/>
      </w:pPr>
    </w:p>
    <w:p w14:paraId="16DCABC6" w14:textId="77777777" w:rsidR="000D1035" w:rsidRDefault="000D1035" w:rsidP="00D265A3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t>2.4: Study methods</w:t>
      </w:r>
    </w:p>
    <w:p w14:paraId="2AB68BE5" w14:textId="7F7D93D1" w:rsidR="002379D0" w:rsidRPr="00D446CF" w:rsidRDefault="00B56C91" w:rsidP="002379D0">
      <w:pPr>
        <w:pStyle w:val="BodyText"/>
        <w:spacing w:before="130" w:line="362" w:lineRule="auto"/>
        <w:ind w:left="1152" w:right="864"/>
        <w:jc w:val="both"/>
      </w:pPr>
      <w:r w:rsidRPr="00A64A53">
        <w:t xml:space="preserve">Study authorization was sought and acquired from KNH/University of Nairobi-Ethics and Research Committee (KNH/UoN-ERC) vide reference number </w:t>
      </w:r>
      <w:r w:rsidR="00C568C9">
        <w:rPr>
          <w:b/>
        </w:rPr>
        <w:t>KNH-ERC/RR/616</w:t>
      </w:r>
      <w:r w:rsidRPr="00A64A53">
        <w:t xml:space="preserve">. Raw data </w:t>
      </w:r>
      <w:r w:rsidRPr="00A64A53">
        <w:rPr>
          <w:lang w:val="en-GB"/>
        </w:rPr>
        <w:t xml:space="preserve">was extracted into structured </w:t>
      </w:r>
      <w:r w:rsidR="00C568C9">
        <w:rPr>
          <w:lang w:val="en-GB"/>
        </w:rPr>
        <w:t xml:space="preserve">data abstraction </w:t>
      </w:r>
      <w:r w:rsidRPr="00A64A53">
        <w:rPr>
          <w:lang w:val="en-GB"/>
        </w:rPr>
        <w:t xml:space="preserve">tool in a one-on-one interview with patients and review of medical records. </w:t>
      </w:r>
      <w:r w:rsidR="002379D0" w:rsidRPr="00D446CF">
        <w:t>After the end of the data</w:t>
      </w:r>
      <w:r w:rsidR="002379D0" w:rsidRPr="00D446CF">
        <w:rPr>
          <w:spacing w:val="1"/>
        </w:rPr>
        <w:t xml:space="preserve"> </w:t>
      </w:r>
      <w:r w:rsidR="002379D0" w:rsidRPr="00D446CF">
        <w:rPr>
          <w:spacing w:val="-1"/>
        </w:rPr>
        <w:t>collection</w:t>
      </w:r>
      <w:r w:rsidR="002379D0" w:rsidRPr="00D446CF">
        <w:rPr>
          <w:spacing w:val="-7"/>
        </w:rPr>
        <w:t xml:space="preserve"> </w:t>
      </w:r>
      <w:r w:rsidR="002379D0" w:rsidRPr="00D446CF">
        <w:t>period,</w:t>
      </w:r>
      <w:r w:rsidR="002379D0" w:rsidRPr="00D446CF">
        <w:rPr>
          <w:spacing w:val="-8"/>
        </w:rPr>
        <w:t xml:space="preserve"> </w:t>
      </w:r>
      <w:r w:rsidR="002379D0" w:rsidRPr="00D446CF">
        <w:t>analysis</w:t>
      </w:r>
      <w:r w:rsidR="002379D0" w:rsidRPr="00D446CF">
        <w:rPr>
          <w:spacing w:val="-6"/>
        </w:rPr>
        <w:t xml:space="preserve"> </w:t>
      </w:r>
      <w:r w:rsidR="002379D0" w:rsidRPr="00D446CF">
        <w:t xml:space="preserve">was </w:t>
      </w:r>
      <w:r w:rsidR="002379D0" w:rsidRPr="00D446CF">
        <w:lastRenderedPageBreak/>
        <w:t>carried</w:t>
      </w:r>
      <w:r w:rsidR="002379D0" w:rsidRPr="00D446CF">
        <w:rPr>
          <w:spacing w:val="-7"/>
        </w:rPr>
        <w:t xml:space="preserve"> </w:t>
      </w:r>
      <w:r w:rsidR="002379D0" w:rsidRPr="00D446CF">
        <w:t>out</w:t>
      </w:r>
      <w:r w:rsidR="002379D0" w:rsidRPr="00D446CF">
        <w:rPr>
          <w:spacing w:val="-7"/>
        </w:rPr>
        <w:t xml:space="preserve"> </w:t>
      </w:r>
      <w:r w:rsidR="002379D0" w:rsidRPr="00D446CF">
        <w:t>using</w:t>
      </w:r>
      <w:r w:rsidR="002379D0" w:rsidRPr="00D446CF">
        <w:rPr>
          <w:spacing w:val="-7"/>
        </w:rPr>
        <w:t xml:space="preserve"> SPSS </w:t>
      </w:r>
      <w:r w:rsidR="002379D0" w:rsidRPr="00D446CF">
        <w:t>version 27 software.</w:t>
      </w:r>
      <w:r w:rsidR="008B486E">
        <w:t xml:space="preserve"> T</w:t>
      </w:r>
      <w:r w:rsidR="002379D0" w:rsidRPr="00D446CF">
        <w:rPr>
          <w:spacing w:val="-17"/>
        </w:rPr>
        <w:t xml:space="preserve">he hard copies </w:t>
      </w:r>
      <w:r w:rsidR="008B486E">
        <w:rPr>
          <w:spacing w:val="-17"/>
        </w:rPr>
        <w:t xml:space="preserve">with raw data </w:t>
      </w:r>
      <w:r w:rsidR="002379D0" w:rsidRPr="00D446CF">
        <w:rPr>
          <w:spacing w:val="-17"/>
        </w:rPr>
        <w:t xml:space="preserve">were well </w:t>
      </w:r>
      <w:r w:rsidR="002379D0" w:rsidRPr="00D446CF">
        <w:t>reserved in case</w:t>
      </w:r>
      <w:r w:rsidR="002379D0" w:rsidRPr="00D446CF">
        <w:rPr>
          <w:spacing w:val="1"/>
        </w:rPr>
        <w:t xml:space="preserve"> </w:t>
      </w:r>
      <w:r w:rsidR="002379D0" w:rsidRPr="00D446CF">
        <w:t>any</w:t>
      </w:r>
      <w:r w:rsidR="002379D0" w:rsidRPr="00D446CF">
        <w:rPr>
          <w:spacing w:val="-6"/>
        </w:rPr>
        <w:t xml:space="preserve"> </w:t>
      </w:r>
      <w:r w:rsidR="002379D0" w:rsidRPr="00D446CF">
        <w:t>reference</w:t>
      </w:r>
      <w:r w:rsidR="002379D0" w:rsidRPr="00D446CF">
        <w:rPr>
          <w:spacing w:val="-1"/>
        </w:rPr>
        <w:t xml:space="preserve"> </w:t>
      </w:r>
      <w:r w:rsidR="002379D0">
        <w:t>was required.</w:t>
      </w:r>
    </w:p>
    <w:p w14:paraId="095785AC" w14:textId="77777777" w:rsidR="008B486E" w:rsidRDefault="008B486E" w:rsidP="00B56C91">
      <w:pPr>
        <w:spacing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</w:p>
    <w:p w14:paraId="7B8B08D9" w14:textId="2B12D560" w:rsidR="00167869" w:rsidRPr="008B486E" w:rsidRDefault="00B56C91" w:rsidP="008B486E">
      <w:pPr>
        <w:spacing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A64A53">
        <w:rPr>
          <w:rFonts w:ascii="Times New Roman" w:hAnsi="Times New Roman" w:cs="Times New Roman"/>
          <w:sz w:val="24"/>
          <w:szCs w:val="24"/>
        </w:rPr>
        <w:t xml:space="preserve">Every data collection tool had a distinct alphanumeric number to avoid confusion and duplication of data. </w:t>
      </w:r>
      <w:r w:rsidRPr="00A64A53">
        <w:rPr>
          <w:rFonts w:ascii="Times New Roman" w:hAnsi="Times New Roman" w:cs="Times New Roman"/>
          <w:sz w:val="24"/>
          <w:szCs w:val="24"/>
          <w:lang w:val="en-GB"/>
        </w:rPr>
        <w:t>The questionnaire was organized in sections capturing demographic data including age, gender, weight, marital status, highest level of academic a</w:t>
      </w:r>
      <w:r w:rsidR="001A00B1">
        <w:rPr>
          <w:rFonts w:ascii="Times New Roman" w:hAnsi="Times New Roman" w:cs="Times New Roman"/>
          <w:sz w:val="24"/>
          <w:szCs w:val="24"/>
          <w:lang w:val="en-GB"/>
        </w:rPr>
        <w:t>chievement and employment status</w:t>
      </w:r>
      <w:r w:rsidRPr="00A64A53">
        <w:rPr>
          <w:rFonts w:ascii="Times New Roman" w:hAnsi="Times New Roman" w:cs="Times New Roman"/>
          <w:sz w:val="24"/>
          <w:szCs w:val="24"/>
          <w:lang w:val="en-GB"/>
        </w:rPr>
        <w:t xml:space="preserve">. The second part of the questionnaire comprised of details of </w:t>
      </w:r>
      <w:r w:rsidR="001A00B1">
        <w:rPr>
          <w:rFonts w:ascii="Times New Roman" w:hAnsi="Times New Roman" w:cs="Times New Roman"/>
          <w:sz w:val="24"/>
          <w:szCs w:val="24"/>
          <w:lang w:val="en-GB"/>
        </w:rPr>
        <w:t>potential drug interactions</w:t>
      </w:r>
      <w:r w:rsidR="008B486E">
        <w:rPr>
          <w:rFonts w:ascii="Times New Roman" w:hAnsi="Times New Roman" w:cs="Times New Roman"/>
          <w:sz w:val="24"/>
          <w:szCs w:val="24"/>
          <w:lang w:val="en-GB"/>
        </w:rPr>
        <w:t xml:space="preserve"> output from Lexicomp software. </w:t>
      </w:r>
      <w:r w:rsidR="001F2FFF" w:rsidRPr="001F2FFF">
        <w:rPr>
          <w:rFonts w:ascii="Times New Roman" w:hAnsi="Times New Roman" w:cs="Times New Roman"/>
          <w:sz w:val="24"/>
          <w:szCs w:val="24"/>
          <w:highlight w:val="yellow"/>
          <w:lang w:val="en-GB"/>
        </w:rPr>
        <w:t xml:space="preserve">The permutations were done for all prescribed drug pairs and fed into </w:t>
      </w:r>
      <w:proofErr w:type="spellStart"/>
      <w:r w:rsidR="001F2FFF" w:rsidRPr="001F2FFF">
        <w:rPr>
          <w:rFonts w:ascii="Times New Roman" w:hAnsi="Times New Roman" w:cs="Times New Roman"/>
          <w:sz w:val="24"/>
          <w:szCs w:val="24"/>
          <w:highlight w:val="yellow"/>
          <w:lang w:val="en-GB"/>
        </w:rPr>
        <w:t>Lexicomp</w:t>
      </w:r>
      <w:proofErr w:type="spellEnd"/>
      <w:r w:rsidR="001F2FFF" w:rsidRPr="001F2FFF">
        <w:rPr>
          <w:rFonts w:ascii="Times New Roman" w:hAnsi="Times New Roman" w:cs="Times New Roman"/>
          <w:sz w:val="24"/>
          <w:szCs w:val="24"/>
          <w:highlight w:val="yellow"/>
          <w:lang w:val="en-GB"/>
        </w:rPr>
        <w:t xml:space="preserve"> interaction checker which provided the type of interaction and the level of severity. </w:t>
      </w:r>
      <w:r w:rsidR="00D454F4" w:rsidRPr="001F2FFF">
        <w:rPr>
          <w:rFonts w:ascii="Times New Roman" w:hAnsi="Times New Roman" w:cs="Times New Roman"/>
          <w:sz w:val="24"/>
          <w:szCs w:val="24"/>
          <w:highlight w:val="yellow"/>
        </w:rPr>
        <w:t xml:space="preserve">All the drugs the patients had were </w:t>
      </w:r>
      <w:r w:rsidR="002642D3" w:rsidRPr="001F2FFF">
        <w:rPr>
          <w:rFonts w:ascii="Times New Roman" w:hAnsi="Times New Roman" w:cs="Times New Roman"/>
          <w:sz w:val="24"/>
          <w:szCs w:val="24"/>
          <w:highlight w:val="yellow"/>
        </w:rPr>
        <w:t xml:space="preserve">fed in the </w:t>
      </w:r>
      <w:proofErr w:type="spellStart"/>
      <w:r w:rsidR="002642D3" w:rsidRPr="001F2FFF">
        <w:rPr>
          <w:rFonts w:ascii="Times New Roman" w:hAnsi="Times New Roman" w:cs="Times New Roman"/>
          <w:sz w:val="24"/>
          <w:szCs w:val="24"/>
          <w:highlight w:val="yellow"/>
        </w:rPr>
        <w:t>Lexicomp</w:t>
      </w:r>
      <w:proofErr w:type="spellEnd"/>
      <w:r w:rsidR="002642D3" w:rsidRPr="001F2FFF">
        <w:rPr>
          <w:rFonts w:ascii="Times New Roman" w:hAnsi="Times New Roman" w:cs="Times New Roman"/>
          <w:sz w:val="24"/>
          <w:szCs w:val="24"/>
          <w:highlight w:val="yellow"/>
        </w:rPr>
        <w:t xml:space="preserve"> software and the output documented.</w:t>
      </w:r>
      <w:r w:rsidR="001F2FFF" w:rsidRPr="001F2FFF">
        <w:rPr>
          <w:rFonts w:ascii="Times New Roman" w:hAnsi="Times New Roman" w:cs="Times New Roman"/>
          <w:sz w:val="24"/>
          <w:szCs w:val="24"/>
          <w:highlight w:val="yellow"/>
        </w:rPr>
        <w:t xml:space="preserve"> These outcomes were later fed into the SPSS Statistical </w:t>
      </w:r>
      <w:proofErr w:type="gramStart"/>
      <w:r w:rsidR="001F2FFF" w:rsidRPr="001F2FFF">
        <w:rPr>
          <w:rFonts w:ascii="Times New Roman" w:hAnsi="Times New Roman" w:cs="Times New Roman"/>
          <w:sz w:val="24"/>
          <w:szCs w:val="24"/>
          <w:highlight w:val="yellow"/>
        </w:rPr>
        <w:t>Software  for</w:t>
      </w:r>
      <w:proofErr w:type="gramEnd"/>
      <w:r w:rsidR="001F2FFF" w:rsidRPr="001F2FFF">
        <w:rPr>
          <w:rFonts w:ascii="Times New Roman" w:hAnsi="Times New Roman" w:cs="Times New Roman"/>
          <w:sz w:val="24"/>
          <w:szCs w:val="24"/>
          <w:highlight w:val="yellow"/>
        </w:rPr>
        <w:t xml:space="preserve"> further analysis.</w:t>
      </w:r>
      <w:r w:rsidR="002642D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FDF5822" w14:textId="77777777" w:rsidR="000119B3" w:rsidRPr="000119B3" w:rsidRDefault="000119B3" w:rsidP="000119B3">
      <w:pPr>
        <w:spacing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644C806" w14:textId="77777777" w:rsidR="000D1035" w:rsidRDefault="000D1035" w:rsidP="000D1035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t xml:space="preserve">2.5: Statistical analysis </w:t>
      </w:r>
    </w:p>
    <w:p w14:paraId="70F19770" w14:textId="21F53A53" w:rsidR="000119B3" w:rsidRPr="008B486E" w:rsidRDefault="006C2980" w:rsidP="008B486E">
      <w:pPr>
        <w:pStyle w:val="BodyText"/>
        <w:spacing w:line="362" w:lineRule="auto"/>
        <w:ind w:left="1166" w:right="864" w:hanging="14"/>
        <w:jc w:val="both"/>
      </w:pPr>
      <w:r w:rsidRPr="00D446CF">
        <w:t>Descriptive</w:t>
      </w:r>
      <w:r w:rsidRPr="00D446CF">
        <w:rPr>
          <w:spacing w:val="1"/>
        </w:rPr>
        <w:t xml:space="preserve"> </w:t>
      </w:r>
      <w:r w:rsidRPr="00D446CF">
        <w:t>statistics</w:t>
      </w:r>
      <w:r w:rsidRPr="00D446CF">
        <w:rPr>
          <w:spacing w:val="1"/>
        </w:rPr>
        <w:t xml:space="preserve"> </w:t>
      </w:r>
      <w:r w:rsidRPr="00D446CF">
        <w:t>w</w:t>
      </w:r>
      <w:r w:rsidR="007560C0">
        <w:t>ere</w:t>
      </w:r>
      <w:r w:rsidRPr="00D446CF">
        <w:rPr>
          <w:spacing w:val="1"/>
        </w:rPr>
        <w:t xml:space="preserve"> </w:t>
      </w:r>
      <w:r w:rsidRPr="00D446CF">
        <w:t>used</w:t>
      </w:r>
      <w:r w:rsidRPr="00D446CF">
        <w:rPr>
          <w:spacing w:val="1"/>
        </w:rPr>
        <w:t xml:space="preserve"> </w:t>
      </w:r>
      <w:r w:rsidRPr="00D446CF">
        <w:t>to</w:t>
      </w:r>
      <w:r w:rsidRPr="00D446CF">
        <w:rPr>
          <w:spacing w:val="1"/>
        </w:rPr>
        <w:t xml:space="preserve"> </w:t>
      </w:r>
      <w:r w:rsidRPr="00D446CF">
        <w:t>summarize</w:t>
      </w:r>
      <w:r w:rsidRPr="00D446CF">
        <w:rPr>
          <w:spacing w:val="1"/>
        </w:rPr>
        <w:t xml:space="preserve"> </w:t>
      </w:r>
      <w:r w:rsidRPr="00D446CF">
        <w:t>and</w:t>
      </w:r>
      <w:r w:rsidRPr="00D446CF">
        <w:rPr>
          <w:spacing w:val="1"/>
        </w:rPr>
        <w:t xml:space="preserve"> </w:t>
      </w:r>
      <w:r w:rsidRPr="00D446CF">
        <w:t>describe</w:t>
      </w:r>
      <w:r w:rsidRPr="00D446CF">
        <w:rPr>
          <w:spacing w:val="1"/>
        </w:rPr>
        <w:t xml:space="preserve"> </w:t>
      </w:r>
      <w:r w:rsidRPr="00D446CF">
        <w:t>patient</w:t>
      </w:r>
      <w:r w:rsidRPr="00D446CF">
        <w:rPr>
          <w:spacing w:val="1"/>
        </w:rPr>
        <w:t xml:space="preserve"> </w:t>
      </w:r>
      <w:r w:rsidRPr="00D446CF">
        <w:t>demographics</w:t>
      </w:r>
      <w:r w:rsidRPr="00D446CF">
        <w:rPr>
          <w:spacing w:val="1"/>
        </w:rPr>
        <w:t xml:space="preserve"> </w:t>
      </w:r>
      <w:r w:rsidRPr="00D446CF">
        <w:t>and</w:t>
      </w:r>
      <w:r w:rsidRPr="00D446CF">
        <w:rPr>
          <w:spacing w:val="1"/>
        </w:rPr>
        <w:t xml:space="preserve"> </w:t>
      </w:r>
      <w:r w:rsidRPr="00D446CF">
        <w:t>clinical</w:t>
      </w:r>
      <w:r w:rsidRPr="00D446CF">
        <w:rPr>
          <w:spacing w:val="1"/>
        </w:rPr>
        <w:t xml:space="preserve"> </w:t>
      </w:r>
      <w:r w:rsidRPr="00D446CF">
        <w:t>characteristics</w:t>
      </w:r>
      <w:r w:rsidR="007560C0">
        <w:t xml:space="preserve"> and</w:t>
      </w:r>
      <w:r w:rsidRPr="00D446CF">
        <w:rPr>
          <w:spacing w:val="-1"/>
        </w:rPr>
        <w:t xml:space="preserve"> </w:t>
      </w:r>
      <w:r w:rsidRPr="00D446CF">
        <w:t>types of</w:t>
      </w:r>
      <w:r w:rsidRPr="00D446CF">
        <w:rPr>
          <w:spacing w:val="-1"/>
        </w:rPr>
        <w:t xml:space="preserve"> </w:t>
      </w:r>
      <w:proofErr w:type="spellStart"/>
      <w:r w:rsidRPr="00D446CF">
        <w:t>pDIs</w:t>
      </w:r>
      <w:proofErr w:type="spellEnd"/>
      <w:r w:rsidR="007560C0">
        <w:t>.</w:t>
      </w:r>
      <w:r w:rsidRPr="00D446CF">
        <w:rPr>
          <w:spacing w:val="2"/>
        </w:rPr>
        <w:t xml:space="preserve"> </w:t>
      </w:r>
      <w:r w:rsidR="008B486E">
        <w:rPr>
          <w:spacing w:val="-1"/>
        </w:rPr>
        <w:t>Chi Squared/Fisc</w:t>
      </w:r>
      <w:r w:rsidR="00325502" w:rsidRPr="00D446CF">
        <w:rPr>
          <w:spacing w:val="-1"/>
        </w:rPr>
        <w:t xml:space="preserve">her exact test were used to show associations between </w:t>
      </w:r>
      <w:r w:rsidR="00A4008E">
        <w:rPr>
          <w:spacing w:val="-1"/>
        </w:rPr>
        <w:t>clinical characteristics</w:t>
      </w:r>
      <w:r w:rsidR="00325502" w:rsidRPr="00D446CF">
        <w:rPr>
          <w:spacing w:val="-1"/>
        </w:rPr>
        <w:t xml:space="preserve"> with severity of </w:t>
      </w:r>
      <w:proofErr w:type="spellStart"/>
      <w:proofErr w:type="gramStart"/>
      <w:r w:rsidR="00325502" w:rsidRPr="00D446CF">
        <w:rPr>
          <w:spacing w:val="-1"/>
        </w:rPr>
        <w:t>pDI</w:t>
      </w:r>
      <w:proofErr w:type="spellEnd"/>
      <w:r w:rsidR="00325502" w:rsidRPr="00D446CF">
        <w:rPr>
          <w:spacing w:val="-1"/>
        </w:rPr>
        <w:t xml:space="preserve"> .</w:t>
      </w:r>
      <w:proofErr w:type="gramEnd"/>
      <w:r w:rsidR="00325502" w:rsidRPr="00D446CF">
        <w:rPr>
          <w:spacing w:val="-1"/>
        </w:rPr>
        <w:t xml:space="preserve"> </w:t>
      </w:r>
      <w:r w:rsidR="00325502" w:rsidRPr="00D446CF">
        <w:t>P-values and 95% Confidence Interval (CI) were used to estimate the strength of crude association between independent and dependent variables.</w:t>
      </w:r>
    </w:p>
    <w:p w14:paraId="5D3B7E37" w14:textId="77777777" w:rsidR="008C5523" w:rsidRDefault="008C5523" w:rsidP="0085298D">
      <w:pPr>
        <w:pStyle w:val="BodyText"/>
        <w:spacing w:before="152" w:line="360" w:lineRule="auto"/>
        <w:ind w:left="1152" w:right="864" w:hanging="10"/>
        <w:jc w:val="both"/>
        <w:rPr>
          <w:b/>
        </w:rPr>
      </w:pPr>
    </w:p>
    <w:p w14:paraId="34C2158C" w14:textId="14C17AF2" w:rsidR="008C5523" w:rsidRDefault="008C5523" w:rsidP="0085298D">
      <w:pPr>
        <w:pStyle w:val="BodyText"/>
        <w:spacing w:before="152" w:line="360" w:lineRule="auto"/>
        <w:ind w:left="1152" w:right="864" w:hanging="10"/>
        <w:jc w:val="both"/>
        <w:rPr>
          <w:b/>
        </w:rPr>
      </w:pPr>
    </w:p>
    <w:p w14:paraId="5D965CA5" w14:textId="6C6D11C3" w:rsidR="008C5523" w:rsidRDefault="008C5523" w:rsidP="0085298D">
      <w:pPr>
        <w:pStyle w:val="BodyText"/>
        <w:spacing w:before="152" w:line="360" w:lineRule="auto"/>
        <w:ind w:left="1152" w:right="864" w:hanging="10"/>
        <w:jc w:val="both"/>
        <w:rPr>
          <w:b/>
        </w:rPr>
      </w:pPr>
    </w:p>
    <w:p w14:paraId="2F4F4E4B" w14:textId="57CB4C41" w:rsidR="008C5523" w:rsidRDefault="008C5523" w:rsidP="0085298D">
      <w:pPr>
        <w:pStyle w:val="BodyText"/>
        <w:spacing w:before="152" w:line="360" w:lineRule="auto"/>
        <w:ind w:left="1152" w:right="864" w:hanging="10"/>
        <w:jc w:val="both"/>
        <w:rPr>
          <w:b/>
        </w:rPr>
      </w:pPr>
    </w:p>
    <w:p w14:paraId="2D394C1B" w14:textId="0A297045" w:rsidR="008B486E" w:rsidRDefault="008B486E" w:rsidP="0085298D">
      <w:pPr>
        <w:pStyle w:val="BodyText"/>
        <w:spacing w:before="152" w:line="360" w:lineRule="auto"/>
        <w:ind w:left="1152" w:right="864" w:hanging="10"/>
        <w:jc w:val="both"/>
        <w:rPr>
          <w:b/>
        </w:rPr>
      </w:pPr>
    </w:p>
    <w:p w14:paraId="72C4ACFA" w14:textId="7E2CEF93" w:rsidR="008B486E" w:rsidRDefault="008B486E" w:rsidP="0085298D">
      <w:pPr>
        <w:pStyle w:val="BodyText"/>
        <w:spacing w:before="152" w:line="360" w:lineRule="auto"/>
        <w:ind w:left="1152" w:right="864" w:hanging="10"/>
        <w:jc w:val="both"/>
        <w:rPr>
          <w:b/>
        </w:rPr>
      </w:pPr>
    </w:p>
    <w:p w14:paraId="7F4B9307" w14:textId="4E65DC52" w:rsidR="0085298D" w:rsidRPr="0085298D" w:rsidRDefault="000D1035" w:rsidP="0085298D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lastRenderedPageBreak/>
        <w:t>3.0: Results</w:t>
      </w:r>
    </w:p>
    <w:p w14:paraId="18F43503" w14:textId="553C45C9" w:rsidR="00115A11" w:rsidRPr="00BA115B" w:rsidRDefault="00BA115B" w:rsidP="0085298D">
      <w:pPr>
        <w:pStyle w:val="BodyText"/>
        <w:spacing w:before="152" w:line="360" w:lineRule="auto"/>
        <w:ind w:left="1152" w:right="864" w:hanging="10"/>
        <w:jc w:val="both"/>
      </w:pPr>
      <w:r w:rsidRPr="00BA115B">
        <w:t>Table</w:t>
      </w:r>
      <w:r>
        <w:t xml:space="preserve"> 1 displays the </w:t>
      </w:r>
      <w:proofErr w:type="spellStart"/>
      <w:r>
        <w:t>sociodemographics</w:t>
      </w:r>
      <w:proofErr w:type="spellEnd"/>
      <w:r>
        <w:t xml:space="preserve"> and clinical characteristics of the CKD patients undergoing hemodialysis in the hospital.</w:t>
      </w:r>
    </w:p>
    <w:p w14:paraId="176B96EC" w14:textId="00DDB46B" w:rsidR="001D0CDB" w:rsidRPr="008873D9" w:rsidRDefault="001D0CDB" w:rsidP="001D0CDB">
      <w:pPr>
        <w:spacing w:after="200" w:line="240" w:lineRule="auto"/>
        <w:rPr>
          <w:rFonts w:ascii="Times New Roman" w:hAnsi="Times New Roman" w:cs="Times New Roman"/>
          <w:iCs/>
          <w:sz w:val="24"/>
          <w:szCs w:val="24"/>
        </w:rPr>
      </w:pPr>
      <w:r w:rsidRPr="008873D9">
        <w:rPr>
          <w:rFonts w:ascii="Times New Roman" w:hAnsi="Times New Roman"/>
          <w:iCs/>
          <w:sz w:val="24"/>
          <w:szCs w:val="18"/>
        </w:rPr>
        <w:t xml:space="preserve">Table </w:t>
      </w:r>
      <w:r w:rsidRPr="008873D9">
        <w:rPr>
          <w:rFonts w:ascii="Times New Roman" w:hAnsi="Times New Roman"/>
          <w:iCs/>
          <w:sz w:val="24"/>
          <w:szCs w:val="18"/>
        </w:rPr>
        <w:fldChar w:fldCharType="begin"/>
      </w:r>
      <w:r w:rsidRPr="008873D9">
        <w:rPr>
          <w:rFonts w:ascii="Times New Roman" w:hAnsi="Times New Roman"/>
          <w:iCs/>
          <w:sz w:val="24"/>
          <w:szCs w:val="18"/>
        </w:rPr>
        <w:instrText xml:space="preserve"> SEQ Table \* ARABIC </w:instrText>
      </w:r>
      <w:r w:rsidRPr="008873D9">
        <w:rPr>
          <w:rFonts w:ascii="Times New Roman" w:hAnsi="Times New Roman"/>
          <w:iCs/>
          <w:sz w:val="24"/>
          <w:szCs w:val="18"/>
        </w:rPr>
        <w:fldChar w:fldCharType="separate"/>
      </w:r>
      <w:r w:rsidRPr="008873D9">
        <w:rPr>
          <w:rFonts w:ascii="Times New Roman" w:hAnsi="Times New Roman"/>
          <w:iCs/>
          <w:noProof/>
          <w:sz w:val="24"/>
          <w:szCs w:val="18"/>
        </w:rPr>
        <w:t>1</w:t>
      </w:r>
      <w:r w:rsidRPr="008873D9">
        <w:rPr>
          <w:rFonts w:ascii="Times New Roman" w:hAnsi="Times New Roman"/>
          <w:iCs/>
          <w:noProof/>
          <w:sz w:val="24"/>
          <w:szCs w:val="18"/>
        </w:rPr>
        <w:fldChar w:fldCharType="end"/>
      </w:r>
      <w:r w:rsidRPr="008873D9">
        <w:rPr>
          <w:rFonts w:ascii="Times New Roman" w:hAnsi="Times New Roman"/>
          <w:iCs/>
          <w:sz w:val="24"/>
          <w:szCs w:val="18"/>
        </w:rPr>
        <w:t xml:space="preserve">: </w:t>
      </w:r>
      <w:r w:rsidRPr="008873D9">
        <w:rPr>
          <w:rFonts w:ascii="Times New Roman" w:hAnsi="Times New Roman" w:cs="Times New Roman"/>
          <w:iCs/>
          <w:sz w:val="24"/>
          <w:szCs w:val="24"/>
        </w:rPr>
        <w:t>Socio-Demographic and Clinical Characteristics of the Study Participants</w:t>
      </w:r>
    </w:p>
    <w:tbl>
      <w:tblPr>
        <w:tblW w:w="82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5"/>
        <w:gridCol w:w="1800"/>
        <w:gridCol w:w="2250"/>
        <w:gridCol w:w="2700"/>
      </w:tblGrid>
      <w:tr w:rsidR="00115A11" w:rsidRPr="008873D9" w14:paraId="5F3FEFCD" w14:textId="77777777" w:rsidTr="00115A11">
        <w:trPr>
          <w:trHeight w:val="312"/>
        </w:trPr>
        <w:tc>
          <w:tcPr>
            <w:tcW w:w="1525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noWrap/>
            <w:hideMark/>
          </w:tcPr>
          <w:p w14:paraId="5E9CB011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Variable</w:t>
            </w:r>
          </w:p>
        </w:tc>
        <w:tc>
          <w:tcPr>
            <w:tcW w:w="18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noWrap/>
            <w:vAlign w:val="bottom"/>
            <w:hideMark/>
          </w:tcPr>
          <w:p w14:paraId="3C1B641A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ategory</w:t>
            </w:r>
          </w:p>
        </w:tc>
        <w:tc>
          <w:tcPr>
            <w:tcW w:w="225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noWrap/>
            <w:vAlign w:val="bottom"/>
            <w:hideMark/>
          </w:tcPr>
          <w:p w14:paraId="01DC10D1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requency (N=120)</w:t>
            </w:r>
          </w:p>
        </w:tc>
        <w:tc>
          <w:tcPr>
            <w:tcW w:w="27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noWrap/>
            <w:vAlign w:val="bottom"/>
            <w:hideMark/>
          </w:tcPr>
          <w:p w14:paraId="727DCD75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ercentage (%)</w:t>
            </w:r>
          </w:p>
        </w:tc>
      </w:tr>
      <w:tr w:rsidR="00115A11" w:rsidRPr="008873D9" w14:paraId="0CEF1C96" w14:textId="77777777" w:rsidTr="00115A11">
        <w:trPr>
          <w:trHeight w:val="312"/>
        </w:trPr>
        <w:tc>
          <w:tcPr>
            <w:tcW w:w="1525" w:type="dxa"/>
            <w:vMerge w:val="restart"/>
            <w:tcBorders>
              <w:top w:val="single" w:sz="18" w:space="0" w:color="auto"/>
              <w:left w:val="nil"/>
              <w:bottom w:val="nil"/>
              <w:right w:val="nil"/>
            </w:tcBorders>
            <w:noWrap/>
            <w:hideMark/>
          </w:tcPr>
          <w:p w14:paraId="32DF646A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Gender</w:t>
            </w:r>
          </w:p>
        </w:tc>
        <w:tc>
          <w:tcPr>
            <w:tcW w:w="1800" w:type="dxa"/>
            <w:tcBorders>
              <w:top w:val="single" w:sz="1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1C0149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2250" w:type="dxa"/>
            <w:tcBorders>
              <w:top w:val="single" w:sz="1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6A3200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2700" w:type="dxa"/>
            <w:tcBorders>
              <w:top w:val="single" w:sz="1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0CF3BA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45.0</w:t>
            </w:r>
          </w:p>
        </w:tc>
      </w:tr>
      <w:tr w:rsidR="00115A11" w:rsidRPr="008873D9" w14:paraId="281D8E67" w14:textId="77777777" w:rsidTr="00115A11">
        <w:trPr>
          <w:trHeight w:val="291"/>
        </w:trPr>
        <w:tc>
          <w:tcPr>
            <w:tcW w:w="1525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4C285D44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438ECB13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58117BC8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6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31C6865E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55.0</w:t>
            </w:r>
          </w:p>
        </w:tc>
      </w:tr>
      <w:tr w:rsidR="00115A11" w:rsidRPr="008873D9" w14:paraId="0CACA7B1" w14:textId="77777777" w:rsidTr="00115A11">
        <w:trPr>
          <w:trHeight w:val="291"/>
        </w:trPr>
        <w:tc>
          <w:tcPr>
            <w:tcW w:w="1525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10ECDF7C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Age in years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465842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19  to 50 Years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27B4CF5E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67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5E84187F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55.8</w:t>
            </w:r>
          </w:p>
        </w:tc>
      </w:tr>
      <w:tr w:rsidR="00115A11" w:rsidRPr="008873D9" w14:paraId="3D3FED54" w14:textId="77777777" w:rsidTr="00115A11">
        <w:trPr>
          <w:trHeight w:val="291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A9E5D3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E2B627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Above 50 Year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72E296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6B8E53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44.2</w:t>
            </w:r>
          </w:p>
        </w:tc>
      </w:tr>
      <w:tr w:rsidR="00115A11" w:rsidRPr="008873D9" w14:paraId="3F2F1EBF" w14:textId="77777777" w:rsidTr="00115A11">
        <w:trPr>
          <w:trHeight w:val="291"/>
        </w:trPr>
        <w:tc>
          <w:tcPr>
            <w:tcW w:w="1525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</w:tcPr>
          <w:p w14:paraId="58808DED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</w:tcPr>
          <w:p w14:paraId="56D191D7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Mean (SD)</w:t>
            </w:r>
          </w:p>
        </w:tc>
        <w:tc>
          <w:tcPr>
            <w:tcW w:w="4950" w:type="dxa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  <w:noWrap/>
          </w:tcPr>
          <w:p w14:paraId="40D4CFA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47.1 (16.0)</w:t>
            </w:r>
          </w:p>
        </w:tc>
      </w:tr>
      <w:tr w:rsidR="00115A11" w:rsidRPr="008873D9" w14:paraId="1E8BB066" w14:textId="77777777" w:rsidTr="00115A11">
        <w:trPr>
          <w:trHeight w:val="291"/>
        </w:trPr>
        <w:tc>
          <w:tcPr>
            <w:tcW w:w="1525" w:type="dxa"/>
            <w:vMerge w:val="restart"/>
            <w:tcBorders>
              <w:top w:val="single" w:sz="6" w:space="0" w:color="auto"/>
              <w:left w:val="nil"/>
              <w:bottom w:val="nil"/>
              <w:right w:val="nil"/>
            </w:tcBorders>
            <w:noWrap/>
          </w:tcPr>
          <w:p w14:paraId="0DBB6081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Years since diagnosis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</w:tcPr>
          <w:p w14:paraId="6871E38B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&lt;5 years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</w:tcPr>
          <w:p w14:paraId="74332B8D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99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</w:tcPr>
          <w:p w14:paraId="6A1ABB2E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82.5</w:t>
            </w:r>
          </w:p>
        </w:tc>
      </w:tr>
      <w:tr w:rsidR="00115A11" w:rsidRPr="008873D9" w14:paraId="286984E1" w14:textId="77777777" w:rsidTr="00115A11">
        <w:trPr>
          <w:trHeight w:val="291"/>
        </w:trPr>
        <w:tc>
          <w:tcPr>
            <w:tcW w:w="1525" w:type="dxa"/>
            <w:vMerge/>
            <w:tcBorders>
              <w:top w:val="nil"/>
              <w:left w:val="nil"/>
              <w:bottom w:val="nil"/>
              <w:right w:val="nil"/>
            </w:tcBorders>
            <w:noWrap/>
          </w:tcPr>
          <w:p w14:paraId="6FFB06FA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47A16E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≥ 5year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308AF23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F3391B3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17.7</w:t>
            </w:r>
          </w:p>
        </w:tc>
      </w:tr>
      <w:tr w:rsidR="00115A11" w:rsidRPr="008873D9" w14:paraId="5C2E3505" w14:textId="77777777" w:rsidTr="00115A11">
        <w:trPr>
          <w:trHeight w:val="291"/>
        </w:trPr>
        <w:tc>
          <w:tcPr>
            <w:tcW w:w="1525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hideMark/>
          </w:tcPr>
          <w:p w14:paraId="731B6129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7C6B4F49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Median (IQR)</w:t>
            </w:r>
          </w:p>
        </w:tc>
        <w:tc>
          <w:tcPr>
            <w:tcW w:w="4950" w:type="dxa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3BCDAB3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3.0 (2.0)</w:t>
            </w:r>
          </w:p>
        </w:tc>
      </w:tr>
      <w:tr w:rsidR="00115A11" w:rsidRPr="008873D9" w14:paraId="5DD5F180" w14:textId="77777777" w:rsidTr="00115A11">
        <w:trPr>
          <w:trHeight w:val="291"/>
        </w:trPr>
        <w:tc>
          <w:tcPr>
            <w:tcW w:w="1525" w:type="dxa"/>
            <w:vMerge w:val="restar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73B4EB10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Level of education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AAB461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Informal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D6D8E8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4C3D3B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16.7</w:t>
            </w:r>
          </w:p>
        </w:tc>
      </w:tr>
      <w:tr w:rsidR="00115A11" w:rsidRPr="008873D9" w14:paraId="0451DEDA" w14:textId="77777777" w:rsidTr="00115A11">
        <w:trPr>
          <w:trHeight w:val="291"/>
        </w:trPr>
        <w:tc>
          <w:tcPr>
            <w:tcW w:w="15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9E9902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60D5F1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Primary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FC4DE6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45581B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5.8</w:t>
            </w:r>
          </w:p>
        </w:tc>
      </w:tr>
      <w:tr w:rsidR="00115A11" w:rsidRPr="008873D9" w14:paraId="4F243E30" w14:textId="77777777" w:rsidTr="00115A11">
        <w:trPr>
          <w:trHeight w:val="291"/>
        </w:trPr>
        <w:tc>
          <w:tcPr>
            <w:tcW w:w="15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DEF8E8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FFC076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Secondary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87431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50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258321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41.7</w:t>
            </w:r>
          </w:p>
        </w:tc>
      </w:tr>
      <w:tr w:rsidR="00115A11" w:rsidRPr="008873D9" w14:paraId="0F615606" w14:textId="77777777" w:rsidTr="00115A11">
        <w:trPr>
          <w:trHeight w:val="291"/>
        </w:trPr>
        <w:tc>
          <w:tcPr>
            <w:tcW w:w="1525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3C728FEE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120864CC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Tertiary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670F9696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5C10E656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15.8</w:t>
            </w:r>
          </w:p>
        </w:tc>
      </w:tr>
      <w:tr w:rsidR="00115A11" w:rsidRPr="008873D9" w14:paraId="352A0BCA" w14:textId="77777777" w:rsidTr="00115A11">
        <w:trPr>
          <w:trHeight w:val="309"/>
        </w:trPr>
        <w:tc>
          <w:tcPr>
            <w:tcW w:w="1525" w:type="dxa"/>
            <w:vMerge w:val="restar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242DE36C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Marital Status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7A6567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Single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6590D89D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00D2E1B8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0.8</w:t>
            </w:r>
          </w:p>
        </w:tc>
      </w:tr>
      <w:tr w:rsidR="00115A11" w:rsidRPr="008873D9" w14:paraId="32D44F68" w14:textId="77777777" w:rsidTr="00115A11">
        <w:trPr>
          <w:trHeight w:val="309"/>
        </w:trPr>
        <w:tc>
          <w:tcPr>
            <w:tcW w:w="15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1303DA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877B67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Married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95FF43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74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6E9198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61.7</w:t>
            </w:r>
          </w:p>
        </w:tc>
      </w:tr>
      <w:tr w:rsidR="00115A11" w:rsidRPr="008873D9" w14:paraId="499DF148" w14:textId="77777777" w:rsidTr="00115A11">
        <w:trPr>
          <w:trHeight w:val="309"/>
        </w:trPr>
        <w:tc>
          <w:tcPr>
            <w:tcW w:w="1525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15F724CC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454B5BAF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Divorced/Separated/ Widowed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hideMark/>
          </w:tcPr>
          <w:p w14:paraId="77091D8A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hideMark/>
          </w:tcPr>
          <w:p w14:paraId="33BF3696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17.5</w:t>
            </w:r>
          </w:p>
        </w:tc>
      </w:tr>
      <w:tr w:rsidR="00115A11" w:rsidRPr="008873D9" w14:paraId="57BA1101" w14:textId="77777777" w:rsidTr="00115A11">
        <w:trPr>
          <w:trHeight w:val="312"/>
        </w:trPr>
        <w:tc>
          <w:tcPr>
            <w:tcW w:w="1525" w:type="dxa"/>
            <w:vMerge w:val="restar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4B3E3A5C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Employment status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51C825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Unemployed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77FC6C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79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1B91ED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65.8</w:t>
            </w:r>
          </w:p>
        </w:tc>
      </w:tr>
      <w:tr w:rsidR="00115A11" w:rsidRPr="008873D9" w14:paraId="7C1B809C" w14:textId="77777777" w:rsidTr="00115A11">
        <w:trPr>
          <w:trHeight w:val="312"/>
        </w:trPr>
        <w:tc>
          <w:tcPr>
            <w:tcW w:w="15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2B4063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51D474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Self-employed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5052B6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81F18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31.7</w:t>
            </w:r>
          </w:p>
        </w:tc>
      </w:tr>
      <w:tr w:rsidR="00115A11" w:rsidRPr="008873D9" w14:paraId="6CAB612D" w14:textId="77777777" w:rsidTr="00115A11">
        <w:trPr>
          <w:trHeight w:val="312"/>
        </w:trPr>
        <w:tc>
          <w:tcPr>
            <w:tcW w:w="1525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4621E632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1D88DA04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Employed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26209ABB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4BDCB22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.5</w:t>
            </w:r>
          </w:p>
        </w:tc>
      </w:tr>
      <w:tr w:rsidR="00115A11" w:rsidRPr="008873D9" w14:paraId="61C9F39A" w14:textId="77777777" w:rsidTr="00115A11">
        <w:trPr>
          <w:trHeight w:val="312"/>
        </w:trPr>
        <w:tc>
          <w:tcPr>
            <w:tcW w:w="1525" w:type="dxa"/>
            <w:vMerge w:val="restar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05BBE17B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Smoking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C5CEFA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A21581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92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1FB0AF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76.7</w:t>
            </w:r>
          </w:p>
        </w:tc>
      </w:tr>
      <w:tr w:rsidR="00115A11" w:rsidRPr="008873D9" w14:paraId="4FA8B0C0" w14:textId="77777777" w:rsidTr="00115A11">
        <w:trPr>
          <w:trHeight w:val="312"/>
        </w:trPr>
        <w:tc>
          <w:tcPr>
            <w:tcW w:w="1525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1B934678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7C03362B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224201E4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594F3B74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3.3</w:t>
            </w:r>
          </w:p>
        </w:tc>
      </w:tr>
      <w:tr w:rsidR="00115A11" w:rsidRPr="008873D9" w14:paraId="326EB32C" w14:textId="77777777" w:rsidTr="00115A11">
        <w:trPr>
          <w:trHeight w:val="312"/>
        </w:trPr>
        <w:tc>
          <w:tcPr>
            <w:tcW w:w="1525" w:type="dxa"/>
            <w:vMerge w:val="restar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159186E6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Alcohol consumption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F0F488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E1CA1D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99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13AA0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82.5</w:t>
            </w:r>
          </w:p>
        </w:tc>
      </w:tr>
      <w:tr w:rsidR="00115A11" w:rsidRPr="008873D9" w14:paraId="5F977242" w14:textId="77777777" w:rsidTr="00115A11">
        <w:trPr>
          <w:trHeight w:val="312"/>
        </w:trPr>
        <w:tc>
          <w:tcPr>
            <w:tcW w:w="1525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5BDC76A6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33C0AC13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019632B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7A2459D6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17.5</w:t>
            </w:r>
          </w:p>
        </w:tc>
      </w:tr>
      <w:tr w:rsidR="00115A11" w:rsidRPr="008873D9" w14:paraId="27AF00BE" w14:textId="77777777" w:rsidTr="00115A11">
        <w:trPr>
          <w:trHeight w:val="312"/>
        </w:trPr>
        <w:tc>
          <w:tcPr>
            <w:tcW w:w="1525" w:type="dxa"/>
            <w:vMerge w:val="restar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50073B99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Physically active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862C75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64501B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80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62003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66.7</w:t>
            </w:r>
          </w:p>
        </w:tc>
      </w:tr>
      <w:tr w:rsidR="00115A11" w:rsidRPr="008873D9" w14:paraId="77555123" w14:textId="77777777" w:rsidTr="00115A11">
        <w:trPr>
          <w:trHeight w:val="312"/>
        </w:trPr>
        <w:tc>
          <w:tcPr>
            <w:tcW w:w="1525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7FBC4CCA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75DAEFEE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6B338082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31D5EF9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33.3</w:t>
            </w:r>
          </w:p>
        </w:tc>
      </w:tr>
      <w:tr w:rsidR="00115A11" w:rsidRPr="008873D9" w14:paraId="7FBFA07D" w14:textId="77777777" w:rsidTr="00115A11">
        <w:trPr>
          <w:trHeight w:val="312"/>
        </w:trPr>
        <w:tc>
          <w:tcPr>
            <w:tcW w:w="1525" w:type="dxa"/>
            <w:vMerge w:val="restar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1F16B164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Religion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9FFE9A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F7396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620DFE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6.7</w:t>
            </w:r>
          </w:p>
        </w:tc>
      </w:tr>
      <w:tr w:rsidR="00115A11" w:rsidRPr="008873D9" w14:paraId="23DCD739" w14:textId="77777777" w:rsidTr="00115A11">
        <w:trPr>
          <w:trHeight w:val="312"/>
        </w:trPr>
        <w:tc>
          <w:tcPr>
            <w:tcW w:w="15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7CC5BB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BA8D8B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Catholic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D4FC03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67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D4FC39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55.8</w:t>
            </w:r>
          </w:p>
        </w:tc>
      </w:tr>
      <w:tr w:rsidR="00115A11" w:rsidRPr="008873D9" w14:paraId="45B1203D" w14:textId="77777777" w:rsidTr="00115A11">
        <w:trPr>
          <w:trHeight w:val="312"/>
        </w:trPr>
        <w:tc>
          <w:tcPr>
            <w:tcW w:w="15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39683E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60F7C1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Protestant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0D69CD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A0AA4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32.5</w:t>
            </w:r>
          </w:p>
        </w:tc>
      </w:tr>
      <w:tr w:rsidR="00115A11" w:rsidRPr="008873D9" w14:paraId="6FEB542E" w14:textId="77777777" w:rsidTr="00115A11">
        <w:trPr>
          <w:trHeight w:val="312"/>
        </w:trPr>
        <w:tc>
          <w:tcPr>
            <w:tcW w:w="1525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372E91B6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1098CCE2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Muslim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50F8C4CE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72A2F058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5.0</w:t>
            </w:r>
          </w:p>
        </w:tc>
      </w:tr>
      <w:tr w:rsidR="00115A11" w:rsidRPr="008873D9" w14:paraId="28CFA448" w14:textId="77777777" w:rsidTr="00115A11">
        <w:trPr>
          <w:trHeight w:val="312"/>
        </w:trPr>
        <w:tc>
          <w:tcPr>
            <w:tcW w:w="1525" w:type="dxa"/>
            <w:vMerge w:val="restart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hideMark/>
          </w:tcPr>
          <w:p w14:paraId="32095E6D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Residence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783CDD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Rural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C3A5C8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70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BBA5AD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58.3</w:t>
            </w:r>
          </w:p>
        </w:tc>
      </w:tr>
      <w:tr w:rsidR="00115A11" w:rsidRPr="008873D9" w14:paraId="7AB8922C" w14:textId="77777777" w:rsidTr="00115A11">
        <w:trPr>
          <w:trHeight w:val="312"/>
        </w:trPr>
        <w:tc>
          <w:tcPr>
            <w:tcW w:w="1525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  <w:hideMark/>
          </w:tcPr>
          <w:p w14:paraId="40DE2E1B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269B9462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Urban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39982D86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6" w:space="0" w:color="auto"/>
              <w:right w:val="nil"/>
            </w:tcBorders>
            <w:noWrap/>
            <w:vAlign w:val="bottom"/>
            <w:hideMark/>
          </w:tcPr>
          <w:p w14:paraId="1E1730D1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41.7</w:t>
            </w:r>
          </w:p>
        </w:tc>
      </w:tr>
      <w:tr w:rsidR="00115A11" w:rsidRPr="008873D9" w14:paraId="035745D8" w14:textId="77777777" w:rsidTr="00115A11">
        <w:trPr>
          <w:trHeight w:val="312"/>
        </w:trPr>
        <w:tc>
          <w:tcPr>
            <w:tcW w:w="152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5CC906E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Comorbidities</w:t>
            </w:r>
          </w:p>
        </w:tc>
        <w:tc>
          <w:tcPr>
            <w:tcW w:w="18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</w:tcPr>
          <w:p w14:paraId="63CD9BE8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One</w:t>
            </w:r>
          </w:p>
        </w:tc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</w:tcPr>
          <w:p w14:paraId="61E30C37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2700" w:type="dxa"/>
            <w:tcBorders>
              <w:top w:val="single" w:sz="6" w:space="0" w:color="auto"/>
              <w:left w:val="nil"/>
              <w:bottom w:val="nil"/>
              <w:right w:val="nil"/>
            </w:tcBorders>
            <w:noWrap/>
            <w:vAlign w:val="bottom"/>
          </w:tcPr>
          <w:p w14:paraId="5E587A43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47.5</w:t>
            </w:r>
          </w:p>
        </w:tc>
      </w:tr>
      <w:tr w:rsidR="00115A11" w:rsidRPr="008873D9" w14:paraId="1DA3850A" w14:textId="77777777" w:rsidTr="00115A11">
        <w:trPr>
          <w:trHeight w:val="312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F195B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1C8024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Two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6CB4E1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58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63E060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48.3</w:t>
            </w:r>
          </w:p>
        </w:tc>
      </w:tr>
      <w:tr w:rsidR="00115A11" w:rsidRPr="008873D9" w14:paraId="1211D7FE" w14:textId="77777777" w:rsidTr="00115A11">
        <w:trPr>
          <w:trHeight w:val="312"/>
        </w:trPr>
        <w:tc>
          <w:tcPr>
            <w:tcW w:w="1525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25339305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bottom"/>
          </w:tcPr>
          <w:p w14:paraId="469BFE1C" w14:textId="77777777" w:rsidR="00115A11" w:rsidRPr="008873D9" w:rsidRDefault="00115A11" w:rsidP="00115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Three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bottom"/>
          </w:tcPr>
          <w:p w14:paraId="69704319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bottom"/>
          </w:tcPr>
          <w:p w14:paraId="12CB0880" w14:textId="77777777" w:rsidR="00115A11" w:rsidRPr="008873D9" w:rsidRDefault="00115A11" w:rsidP="0011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873D9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</w:tr>
    </w:tbl>
    <w:p w14:paraId="1C5B1AB3" w14:textId="2566111D" w:rsidR="00BA115B" w:rsidRDefault="00BA115B" w:rsidP="00BA115B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 w:rsidRPr="00D446CF">
        <w:lastRenderedPageBreak/>
        <w:t xml:space="preserve">More than </w:t>
      </w:r>
      <w:r>
        <w:t>half, 66 (55%) were females and a majority of the participants were aged</w:t>
      </w:r>
      <w:r w:rsidRPr="00D446CF">
        <w:t xml:space="preserve"> between 19 to 50 years of a</w:t>
      </w:r>
      <w:r>
        <w:t xml:space="preserve">ge, 67 (55.8%). Seventy-four (61.7%) were married while 79 (65.8%) were </w:t>
      </w:r>
      <w:r w:rsidRPr="00D446CF">
        <w:t>unemployed, with most of them having Secondary and above level of education, 69 (57.5%). Seventy (58.3%) lived in rural areas</w:t>
      </w:r>
      <w:r>
        <w:t xml:space="preserve"> and</w:t>
      </w:r>
      <w:r w:rsidRPr="00D446CF">
        <w:t xml:space="preserve"> 58 (48.3%</w:t>
      </w:r>
      <w:r>
        <w:t>) had at least two comorbidities (</w:t>
      </w:r>
      <w:r>
        <w:rPr>
          <w:b/>
        </w:rPr>
        <w:t>Table 1).</w:t>
      </w:r>
    </w:p>
    <w:p w14:paraId="23212944" w14:textId="77777777" w:rsidR="00BA115B" w:rsidRDefault="00BA115B" w:rsidP="00BA115B">
      <w:pPr>
        <w:pStyle w:val="BodyText"/>
        <w:spacing w:before="152" w:line="360" w:lineRule="auto"/>
        <w:ind w:left="1152" w:right="864" w:hanging="10"/>
        <w:jc w:val="both"/>
      </w:pPr>
      <w:r>
        <w:t>The prevailing comorbidities among the study population and shown in Figure 1 below.</w:t>
      </w:r>
    </w:p>
    <w:p w14:paraId="3D4E842C" w14:textId="5FE9BF8B" w:rsidR="008C5523" w:rsidRDefault="008C5523" w:rsidP="008C5523">
      <w:pPr>
        <w:pStyle w:val="BodyText"/>
        <w:spacing w:before="152" w:line="360" w:lineRule="auto"/>
        <w:ind w:right="864"/>
        <w:jc w:val="both"/>
      </w:pPr>
    </w:p>
    <w:p w14:paraId="66EB1793" w14:textId="4703B55A" w:rsidR="001D0CDB" w:rsidRDefault="001D0CDB" w:rsidP="0085298D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 w:rsidRPr="00A33C1A">
        <w:rPr>
          <w:noProof/>
        </w:rPr>
        <w:drawing>
          <wp:inline distT="0" distB="0" distL="0" distR="0" wp14:anchorId="74510792" wp14:editId="639C6FFC">
            <wp:extent cx="5269523" cy="2878016"/>
            <wp:effectExtent l="0" t="0" r="7620" b="17780"/>
            <wp:docPr id="6" name="Chart 6">
              <a:extLst xmlns:a="http://schemas.openxmlformats.org/drawingml/2006/main">
                <a:ext uri="{FF2B5EF4-FFF2-40B4-BE49-F238E27FC236}">
                  <a16:creationId xmlns:a16="http://schemas.microsoft.com/office/drawing/2014/main" id="{32F55830-629A-AAF0-93BD-2BFB1A2AE77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0F6982E3" w14:textId="77777777" w:rsidR="001D0CDB" w:rsidRDefault="001D0CDB" w:rsidP="001D0CDB">
      <w:pPr>
        <w:pStyle w:val="BodyText"/>
        <w:spacing w:before="152" w:line="360" w:lineRule="auto"/>
        <w:ind w:left="1152" w:right="864" w:hanging="10"/>
        <w:jc w:val="both"/>
      </w:pPr>
      <w:r>
        <w:rPr>
          <w:b/>
        </w:rPr>
        <w:t xml:space="preserve">Figure 1: </w:t>
      </w:r>
      <w:r>
        <w:t>Prevalence of comorbidities among the Study Participants at KNH</w:t>
      </w:r>
    </w:p>
    <w:p w14:paraId="2E7548A4" w14:textId="3D56C9FA" w:rsidR="001D0CDB" w:rsidRPr="006B3065" w:rsidRDefault="00BA115B" w:rsidP="00BA115B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t>Hypertension 107 (89.2%) and diabetes 53 (44.2%) were the most common comorbid illnesses among the study participants (</w:t>
      </w:r>
      <w:r>
        <w:rPr>
          <w:b/>
        </w:rPr>
        <w:t>Figure 1).</w:t>
      </w:r>
    </w:p>
    <w:p w14:paraId="1ABD5AF9" w14:textId="6D587D56" w:rsidR="009B1960" w:rsidRPr="000C688B" w:rsidRDefault="007A228A" w:rsidP="000C688B">
      <w:pPr>
        <w:spacing w:before="152" w:after="0" w:line="360" w:lineRule="auto"/>
        <w:ind w:left="1138" w:right="864"/>
        <w:jc w:val="both"/>
        <w:rPr>
          <w:rFonts w:ascii="Times New Roman" w:hAnsi="Times New Roman" w:cs="Times New Roman"/>
          <w:sz w:val="24"/>
          <w:szCs w:val="24"/>
        </w:rPr>
      </w:pPr>
      <w:r w:rsidRPr="000C688B">
        <w:rPr>
          <w:rFonts w:ascii="Times New Roman" w:hAnsi="Times New Roman" w:cs="Times New Roman"/>
          <w:sz w:val="24"/>
          <w:szCs w:val="24"/>
        </w:rPr>
        <w:t xml:space="preserve">A total of 612 interacting pairs were identified. </w:t>
      </w:r>
      <w:r w:rsidR="000C688B" w:rsidRPr="000C688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prevalence of </w:t>
      </w:r>
      <w:proofErr w:type="spellStart"/>
      <w:r w:rsidR="000C688B" w:rsidRPr="000C688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DI</w:t>
      </w:r>
      <w:proofErr w:type="spellEnd"/>
      <w:r w:rsidR="000C688B" w:rsidRPr="000C688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mong CKD patients on HD was high at 91.6%. </w:t>
      </w:r>
      <w:r w:rsidRPr="000C688B">
        <w:rPr>
          <w:rFonts w:ascii="Times New Roman" w:hAnsi="Times New Roman" w:cs="Times New Roman"/>
          <w:sz w:val="24"/>
          <w:szCs w:val="24"/>
        </w:rPr>
        <w:t xml:space="preserve">The average number of interacting pairs was 5.3(SD 4.2) per participant with most of them having 0-5 interacting pairs. </w:t>
      </w:r>
      <w:r w:rsidR="00BA115B">
        <w:rPr>
          <w:rFonts w:ascii="Times New Roman" w:hAnsi="Times New Roman" w:cs="Times New Roman"/>
          <w:sz w:val="24"/>
          <w:szCs w:val="24"/>
        </w:rPr>
        <w:t>The number of interacting pairs and severity of interactions are shown in Figure 2 and 3 below.</w:t>
      </w:r>
    </w:p>
    <w:p w14:paraId="3BF6834A" w14:textId="77777777" w:rsidR="00C874E4" w:rsidRDefault="00C874E4" w:rsidP="00123F42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sz w:val="24"/>
          <w:szCs w:val="24"/>
        </w:rPr>
      </w:pPr>
    </w:p>
    <w:p w14:paraId="66667655" w14:textId="0D10BBC9" w:rsidR="00C874E4" w:rsidRDefault="00C874E4" w:rsidP="00123F42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sz w:val="24"/>
          <w:szCs w:val="24"/>
        </w:rPr>
      </w:pPr>
      <w:r w:rsidRPr="00D446CF">
        <w:rPr>
          <w:rFonts w:cs="Times New Roman"/>
          <w:noProof/>
        </w:rPr>
        <w:lastRenderedPageBreak/>
        <w:drawing>
          <wp:inline distT="0" distB="0" distL="0" distR="0" wp14:anchorId="5600CBD6" wp14:editId="7798A4F5">
            <wp:extent cx="4314092" cy="1641231"/>
            <wp:effectExtent l="0" t="0" r="10795" b="16510"/>
            <wp:docPr id="7" name="Chart 7">
              <a:extLst xmlns:a="http://schemas.openxmlformats.org/drawingml/2006/main">
                <a:ext uri="{FF2B5EF4-FFF2-40B4-BE49-F238E27FC236}">
                  <a16:creationId xmlns:a16="http://schemas.microsoft.com/office/drawing/2014/main" id="{2B162AB0-F4A6-FE77-490B-8438111EB84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2DF0E8A0" w14:textId="77777777" w:rsidR="00C874E4" w:rsidRDefault="00C874E4" w:rsidP="00C874E4">
      <w:pPr>
        <w:pStyle w:val="BodyText"/>
        <w:spacing w:before="152" w:line="360" w:lineRule="auto"/>
        <w:ind w:left="1152" w:right="864" w:hanging="10"/>
        <w:jc w:val="both"/>
      </w:pPr>
      <w:r>
        <w:rPr>
          <w:b/>
        </w:rPr>
        <w:t>Figure 2:</w:t>
      </w:r>
      <w:r>
        <w:t xml:space="preserve"> Proportion of Interacting Drug Pairs among the Study Patients (N=120) </w:t>
      </w:r>
    </w:p>
    <w:p w14:paraId="26070F61" w14:textId="77777777" w:rsidR="00BA115B" w:rsidRDefault="00BA115B" w:rsidP="00BA115B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sz w:val="24"/>
          <w:szCs w:val="24"/>
        </w:rPr>
      </w:pPr>
      <w:r w:rsidRPr="000C688B">
        <w:rPr>
          <w:rFonts w:ascii="Times New Roman" w:hAnsi="Times New Roman" w:cs="Times New Roman"/>
          <w:sz w:val="24"/>
          <w:szCs w:val="24"/>
        </w:rPr>
        <w:t>Majority of the study participants, 73 (61%), had 0-5 number of pairs of drug interactions followed by those with 6-10 drug interactions 31(26%) and &gt; 11 interactions (</w:t>
      </w:r>
      <w:r w:rsidRPr="000C688B">
        <w:rPr>
          <w:rFonts w:ascii="Times New Roman" w:hAnsi="Times New Roman" w:cs="Times New Roman"/>
          <w:b/>
          <w:sz w:val="24"/>
          <w:szCs w:val="24"/>
        </w:rPr>
        <w:t>Figure2)</w:t>
      </w:r>
      <w:r w:rsidRPr="000C688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BFAD75" w14:textId="77777777" w:rsidR="00C874E4" w:rsidRDefault="00C874E4" w:rsidP="00123F42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B76B46B" w14:textId="1286C449" w:rsidR="00C874E4" w:rsidRDefault="00C874E4" w:rsidP="00123F42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446CF">
        <w:rPr>
          <w:rFonts w:cs="Times New Roman"/>
          <w:noProof/>
        </w:rPr>
        <w:drawing>
          <wp:inline distT="0" distB="0" distL="0" distR="0" wp14:anchorId="5724CE2E" wp14:editId="3A069440">
            <wp:extent cx="4572000" cy="2724150"/>
            <wp:effectExtent l="0" t="0" r="0" b="0"/>
            <wp:docPr id="9" name="Chart 9">
              <a:extLst xmlns:a="http://schemas.openxmlformats.org/drawingml/2006/main">
                <a:ext uri="{FF2B5EF4-FFF2-40B4-BE49-F238E27FC236}">
                  <a16:creationId xmlns:a16="http://schemas.microsoft.com/office/drawing/2014/main" id="{FDDE44C1-72C1-8136-4BCF-B4E308D16C9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0CE863A0" w14:textId="77777777" w:rsidR="00C874E4" w:rsidRDefault="00C874E4" w:rsidP="00C874E4">
      <w:pPr>
        <w:pStyle w:val="BodyText"/>
        <w:spacing w:before="152" w:line="360" w:lineRule="auto"/>
        <w:ind w:left="1152" w:right="864" w:hanging="10"/>
        <w:jc w:val="both"/>
      </w:pPr>
      <w:r>
        <w:rPr>
          <w:b/>
        </w:rPr>
        <w:t>Figure 3:</w:t>
      </w:r>
      <w:r>
        <w:t xml:space="preserve"> Severity of Potential Drug Interactions among the Study Patients</w:t>
      </w:r>
    </w:p>
    <w:p w14:paraId="3B933367" w14:textId="212F5E8D" w:rsidR="00BA115B" w:rsidRDefault="00BA115B" w:rsidP="00BA115B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C688B">
        <w:rPr>
          <w:rFonts w:ascii="Times New Roman" w:hAnsi="Times New Roman" w:cs="Times New Roman"/>
          <w:sz w:val="24"/>
          <w:szCs w:val="24"/>
        </w:rPr>
        <w:t>Majority of the study participants, 97(81%) had moderate interactions but 13(11%) were severe (</w:t>
      </w:r>
      <w:r w:rsidRPr="000C688B">
        <w:rPr>
          <w:rFonts w:ascii="Times New Roman" w:hAnsi="Times New Roman" w:cs="Times New Roman"/>
          <w:b/>
          <w:sz w:val="24"/>
          <w:szCs w:val="24"/>
        </w:rPr>
        <w:t>Figure 3)</w:t>
      </w:r>
    </w:p>
    <w:p w14:paraId="314AFDD9" w14:textId="1CD14397" w:rsidR="00BA115B" w:rsidRPr="00BA115B" w:rsidRDefault="00BA115B" w:rsidP="00BA115B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sz w:val="24"/>
          <w:szCs w:val="24"/>
        </w:rPr>
      </w:pPr>
      <w:r w:rsidRPr="00BA115B">
        <w:rPr>
          <w:rFonts w:ascii="Times New Roman" w:hAnsi="Times New Roman" w:cs="Times New Roman"/>
          <w:sz w:val="24"/>
          <w:szCs w:val="24"/>
        </w:rPr>
        <w:t xml:space="preserve">The association between </w:t>
      </w:r>
      <w:proofErr w:type="spellStart"/>
      <w:r w:rsidRPr="00BA115B">
        <w:rPr>
          <w:rFonts w:ascii="Times New Roman" w:hAnsi="Times New Roman" w:cs="Times New Roman"/>
          <w:sz w:val="24"/>
          <w:szCs w:val="24"/>
        </w:rPr>
        <w:t>sociodemographics</w:t>
      </w:r>
      <w:proofErr w:type="spellEnd"/>
      <w:r w:rsidRPr="00BA115B">
        <w:rPr>
          <w:rFonts w:ascii="Times New Roman" w:hAnsi="Times New Roman" w:cs="Times New Roman"/>
          <w:sz w:val="24"/>
          <w:szCs w:val="24"/>
        </w:rPr>
        <w:t xml:space="preserve"> and potential drug interactions are shown in Table 2.</w:t>
      </w:r>
    </w:p>
    <w:p w14:paraId="2F49AF73" w14:textId="2CDB16DC" w:rsidR="004F5FEA" w:rsidRPr="008873D9" w:rsidRDefault="004F5FEA" w:rsidP="004F5FEA">
      <w:pPr>
        <w:spacing w:after="200" w:line="240" w:lineRule="auto"/>
        <w:rPr>
          <w:rFonts w:ascii="Times New Roman" w:hAnsi="Times New Roman" w:cs="Times New Roman"/>
          <w:iCs/>
          <w:sz w:val="24"/>
          <w:szCs w:val="24"/>
        </w:rPr>
      </w:pPr>
      <w:r w:rsidRPr="008873D9">
        <w:rPr>
          <w:rFonts w:ascii="Times New Roman" w:hAnsi="Times New Roman"/>
          <w:iCs/>
          <w:sz w:val="24"/>
          <w:szCs w:val="18"/>
        </w:rPr>
        <w:lastRenderedPageBreak/>
        <w:t xml:space="preserve">Table </w:t>
      </w:r>
      <w:r w:rsidRPr="008873D9">
        <w:rPr>
          <w:rFonts w:ascii="Times New Roman" w:hAnsi="Times New Roman"/>
          <w:iCs/>
          <w:sz w:val="24"/>
          <w:szCs w:val="18"/>
        </w:rPr>
        <w:fldChar w:fldCharType="begin"/>
      </w:r>
      <w:r w:rsidRPr="008873D9">
        <w:rPr>
          <w:rFonts w:ascii="Times New Roman" w:hAnsi="Times New Roman"/>
          <w:iCs/>
          <w:sz w:val="24"/>
          <w:szCs w:val="18"/>
        </w:rPr>
        <w:instrText xml:space="preserve"> SEQ Table \* ARABIC </w:instrText>
      </w:r>
      <w:r w:rsidRPr="008873D9">
        <w:rPr>
          <w:rFonts w:ascii="Times New Roman" w:hAnsi="Times New Roman"/>
          <w:iCs/>
          <w:sz w:val="24"/>
          <w:szCs w:val="18"/>
        </w:rPr>
        <w:fldChar w:fldCharType="separate"/>
      </w:r>
      <w:r w:rsidRPr="008873D9">
        <w:rPr>
          <w:rFonts w:ascii="Times New Roman" w:hAnsi="Times New Roman"/>
          <w:iCs/>
          <w:noProof/>
          <w:sz w:val="24"/>
          <w:szCs w:val="18"/>
        </w:rPr>
        <w:t>2</w:t>
      </w:r>
      <w:r w:rsidRPr="008873D9">
        <w:rPr>
          <w:rFonts w:ascii="Times New Roman" w:hAnsi="Times New Roman"/>
          <w:iCs/>
          <w:noProof/>
          <w:sz w:val="24"/>
          <w:szCs w:val="18"/>
        </w:rPr>
        <w:fldChar w:fldCharType="end"/>
      </w:r>
      <w:r w:rsidRPr="008873D9">
        <w:rPr>
          <w:rFonts w:ascii="Times New Roman" w:hAnsi="Times New Roman"/>
          <w:iCs/>
          <w:sz w:val="24"/>
          <w:szCs w:val="18"/>
        </w:rPr>
        <w:t xml:space="preserve">: </w:t>
      </w:r>
      <w:r w:rsidRPr="008873D9">
        <w:rPr>
          <w:rFonts w:ascii="Times New Roman" w:hAnsi="Times New Roman" w:cs="Times New Roman"/>
          <w:iCs/>
          <w:sz w:val="24"/>
          <w:szCs w:val="24"/>
        </w:rPr>
        <w:t xml:space="preserve">Association between Sociodemographic and clinical characteristics with </w:t>
      </w:r>
      <w:proofErr w:type="spellStart"/>
      <w:r w:rsidRPr="008873D9">
        <w:rPr>
          <w:rFonts w:ascii="Times New Roman" w:hAnsi="Times New Roman" w:cs="Times New Roman"/>
          <w:iCs/>
          <w:sz w:val="24"/>
          <w:szCs w:val="24"/>
        </w:rPr>
        <w:t>pDIs</w:t>
      </w:r>
      <w:proofErr w:type="spellEnd"/>
      <w:r w:rsidRPr="008873D9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tbl>
      <w:tblPr>
        <w:tblW w:w="8363" w:type="dxa"/>
        <w:tblLook w:val="04A0" w:firstRow="1" w:lastRow="0" w:firstColumn="1" w:lastColumn="0" w:noHBand="0" w:noVBand="1"/>
      </w:tblPr>
      <w:tblGrid>
        <w:gridCol w:w="1906"/>
        <w:gridCol w:w="2361"/>
        <w:gridCol w:w="1356"/>
        <w:gridCol w:w="1640"/>
        <w:gridCol w:w="87"/>
        <w:gridCol w:w="1013"/>
      </w:tblGrid>
      <w:tr w:rsidR="004F5FEA" w:rsidRPr="008873D9" w14:paraId="0802C85C" w14:textId="77777777" w:rsidTr="000A2D7D">
        <w:trPr>
          <w:trHeight w:val="319"/>
        </w:trPr>
        <w:tc>
          <w:tcPr>
            <w:tcW w:w="190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C05FC7A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4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382DC158" wp14:editId="4E5F1713">
                      <wp:simplePos x="0" y="0"/>
                      <wp:positionH relativeFrom="column">
                        <wp:posOffset>-39397</wp:posOffset>
                      </wp:positionH>
                      <wp:positionV relativeFrom="paragraph">
                        <wp:posOffset>397064</wp:posOffset>
                      </wp:positionV>
                      <wp:extent cx="5222902" cy="28602"/>
                      <wp:effectExtent l="0" t="0" r="34925" b="28575"/>
                      <wp:wrapNone/>
                      <wp:docPr id="10" name="Straight Connector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222902" cy="28602"/>
                              </a:xfrm>
                              <a:prstGeom prst="line">
                                <a:avLst/>
                              </a:prstGeom>
                              <a:noFill/>
                              <a:ln w="635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      <w:pict>
                    <v:line w14:anchorId="753973B2" id="Straight Connector 10" o:spid="_x0000_s1026" style="position:absolute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3.1pt,31.25pt" to="408.15pt,33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" strokecolor="windowText" strokeweight=".5pt">
                      <v:stroke joinstyle="miter"/>
                    </v:line>
                  </w:pict>
                </mc:Fallback>
              </mc:AlternateContent>
            </w: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Variable</w:t>
            </w:r>
          </w:p>
        </w:tc>
        <w:tc>
          <w:tcPr>
            <w:tcW w:w="236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4CB3A77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Category</w:t>
            </w:r>
          </w:p>
        </w:tc>
        <w:tc>
          <w:tcPr>
            <w:tcW w:w="299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232D5814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31050008" wp14:editId="27DEFB5D">
                      <wp:simplePos x="0" y="0"/>
                      <wp:positionH relativeFrom="column">
                        <wp:posOffset>-37641</wp:posOffset>
                      </wp:positionH>
                      <wp:positionV relativeFrom="paragraph">
                        <wp:posOffset>192783</wp:posOffset>
                      </wp:positionV>
                      <wp:extent cx="1468877" cy="9728"/>
                      <wp:effectExtent l="0" t="0" r="36195" b="28575"/>
                      <wp:wrapNone/>
                      <wp:docPr id="11" name="Straight Connector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68877" cy="9728"/>
                              </a:xfrm>
                              <a:prstGeom prst="line">
                                <a:avLst/>
                              </a:prstGeom>
                              <a:noFill/>
                              <a:ln w="635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      <w:pict>
                    <v:line w14:anchorId="231F2FC4" id="Straight Connector 11" o:spid="_x0000_s1026" style="position:absolute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2.95pt,15.2pt" to="112.7pt,15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" strokecolor="windowText" strokeweight=".5pt">
                      <v:stroke joinstyle="miter"/>
                    </v:line>
                  </w:pict>
                </mc:Fallback>
              </mc:AlternateContent>
            </w: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      Potential DIs</w:t>
            </w:r>
          </w:p>
        </w:tc>
        <w:tc>
          <w:tcPr>
            <w:tcW w:w="1100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1D98BFCC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Pr="008873D9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</w:rPr>
              <w:t>-</w:t>
            </w: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value</w:t>
            </w:r>
          </w:p>
        </w:tc>
      </w:tr>
      <w:tr w:rsidR="004F5FEA" w:rsidRPr="008873D9" w14:paraId="06EE5A7B" w14:textId="77777777" w:rsidTr="000A2D7D">
        <w:trPr>
          <w:trHeight w:val="385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CD1D54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</w:p>
        </w:tc>
        <w:tc>
          <w:tcPr>
            <w:tcW w:w="236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EB0A49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F68C95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7BDF8F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Yes</w:t>
            </w:r>
          </w:p>
        </w:tc>
        <w:tc>
          <w:tcPr>
            <w:tcW w:w="1100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3C49F7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4F5FEA" w:rsidRPr="008873D9" w14:paraId="498425F9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11DAAF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Gender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FF0F5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Mal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FB628D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6(6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00B58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48(43.6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417075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319</w:t>
            </w:r>
          </w:p>
        </w:tc>
      </w:tr>
      <w:tr w:rsidR="004F5FEA" w:rsidRPr="008873D9" w14:paraId="4AE14B82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B1A9C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CA4B52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Femal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B86C86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4(4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27FB17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62(56.4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D873DA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58B6840B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1AA7D9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Age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A5FFB4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19  to 50 Yea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4F8E5B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5(5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151D77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62(56.4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1820FE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698</w:t>
            </w:r>
          </w:p>
        </w:tc>
      </w:tr>
      <w:tr w:rsidR="004F5FEA" w:rsidRPr="008873D9" w14:paraId="7FA4B29B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F476A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79E57F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Above 50 Yea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6635BE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5(5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28968F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48(43.6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24D24D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41357446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64CDF5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Marital Status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3E0E56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Singl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B8ED75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(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7A70DA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25(22.7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4842BE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186</w:t>
            </w:r>
          </w:p>
        </w:tc>
      </w:tr>
      <w:tr w:rsidR="004F5FEA" w:rsidRPr="008873D9" w14:paraId="10552DFB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BA8802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0081C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Marrie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7E9877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ABCE6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67(60.9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1AB9C3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0AFCF344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D1BC3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2F69F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Divorced/Separated/ Widowe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021C74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0A463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18(16.4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33742F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073ADB75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0D1B8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Employment status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E6E95C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Unemploye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930F76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C5260A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72(65.5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514E6F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772</w:t>
            </w:r>
          </w:p>
        </w:tc>
      </w:tr>
      <w:tr w:rsidR="004F5FEA" w:rsidRPr="008873D9" w14:paraId="62C57B97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01D6E4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9DDC4A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Employe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18FFA4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13FAB0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8(34.5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85100C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6B7A0E58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234AE3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Education level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FCCA0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Primary and Below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DFF132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34E5E7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44(40.0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64A77B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6</w:t>
            </w:r>
          </w:p>
        </w:tc>
      </w:tr>
      <w:tr w:rsidR="004F5FEA" w:rsidRPr="008873D9" w14:paraId="7B4281E6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853F2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D3A3E3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Secondary and Abov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431F92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1EF14A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66(60.0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1B8823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570078E4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7E56E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Residence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D9C466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Rural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505207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678946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63(57.3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09F4C8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434</w:t>
            </w:r>
          </w:p>
        </w:tc>
      </w:tr>
      <w:tr w:rsidR="004F5FEA" w:rsidRPr="008873D9" w14:paraId="31BBAF76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2AB3AC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3B9617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Urban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F9CA91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DD113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47(42.7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E949AA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27246A64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471E42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Religion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607C08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Christian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82FF45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9(9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87D507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66(60.0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045B04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1</w:t>
            </w:r>
          </w:p>
        </w:tc>
      </w:tr>
      <w:tr w:rsidR="004F5FEA" w:rsidRPr="008873D9" w14:paraId="3E5C4060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12522C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E745A4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Muslim and Othe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676E61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1(1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027C37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44(40.0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644949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2933B98B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1E67F5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Smoking Status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870DFA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2FFFEB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8(8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79BAE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84(76.4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0321C8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795</w:t>
            </w:r>
          </w:p>
        </w:tc>
      </w:tr>
      <w:tr w:rsidR="004F5FEA" w:rsidRPr="008873D9" w14:paraId="6CB48E64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61D2B4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DD08A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A0B5AB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2(2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664F45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26(23.6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FBBDFD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479383B7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C7795A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Alcohol Consumption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87689C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C4E643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9(9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C27E04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90(81.8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694BF3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514</w:t>
            </w:r>
          </w:p>
        </w:tc>
      </w:tr>
      <w:tr w:rsidR="004F5FEA" w:rsidRPr="008873D9" w14:paraId="4B1480AF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30E68A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08F48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9ABCD0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1(1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4A329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20(18.2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84433D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12861584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99876C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Physically Active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ED2FDF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525EBF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8(8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098BF8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72(65.5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4B86FA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0</w:t>
            </w:r>
          </w:p>
        </w:tc>
      </w:tr>
      <w:tr w:rsidR="004F5FEA" w:rsidRPr="008873D9" w14:paraId="659E8FBF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F4239F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076D37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F5CABF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2(2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6FCD4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8(34.5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2369CC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2F079D82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FD8E06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No. of Comorbidities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3E246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On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07E51A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ECF42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50(45.5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606B78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137</w:t>
            </w:r>
          </w:p>
        </w:tc>
      </w:tr>
      <w:tr w:rsidR="004F5FEA" w:rsidRPr="008873D9" w14:paraId="7597FB9A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323F92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BD987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Two or Mor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8F9BB9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55D78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60(54.5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3B4A23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32266247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9C2972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Polypharmacy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EEE6D6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1A7337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10(10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C2C5CC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6(32.7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2ADB28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&lt;0.0001</w:t>
            </w:r>
          </w:p>
        </w:tc>
      </w:tr>
      <w:tr w:rsidR="004F5FEA" w:rsidRPr="008873D9" w14:paraId="7C684604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9501F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79B8E6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B72AAC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(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ECB72A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74(67.3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3BA651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31D11713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530A6D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Years since diagnosis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C3E4E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&lt;5y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31E5BD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6(6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473962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93(84.5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714782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C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b/>
                <w:sz w:val="24"/>
              </w:rPr>
              <w:t>0.051</w:t>
            </w:r>
          </w:p>
        </w:tc>
      </w:tr>
      <w:tr w:rsidR="004F5FEA" w:rsidRPr="008873D9" w14:paraId="7667E785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D6F0D5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6860A457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 xml:space="preserve"> 5yrs and above</w:t>
            </w:r>
          </w:p>
        </w:tc>
        <w:tc>
          <w:tcPr>
            <w:tcW w:w="1356" w:type="dxa"/>
            <w:tcBorders>
              <w:top w:val="nil"/>
              <w:left w:val="nil"/>
              <w:right w:val="nil"/>
            </w:tcBorders>
            <w:noWrap/>
            <w:hideMark/>
          </w:tcPr>
          <w:p w14:paraId="5E8D8B99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4(4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right w:val="nil"/>
            </w:tcBorders>
            <w:noWrap/>
            <w:hideMark/>
          </w:tcPr>
          <w:p w14:paraId="77315F4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17(15.5%)</w:t>
            </w:r>
          </w:p>
        </w:tc>
        <w:tc>
          <w:tcPr>
            <w:tcW w:w="1013" w:type="dxa"/>
            <w:tcBorders>
              <w:top w:val="nil"/>
              <w:left w:val="nil"/>
              <w:right w:val="nil"/>
            </w:tcBorders>
            <w:noWrap/>
            <w:hideMark/>
          </w:tcPr>
          <w:p w14:paraId="3C21C3F8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22E46246" w14:textId="77777777" w:rsidTr="000A2D7D">
        <w:trPr>
          <w:trHeight w:val="304"/>
        </w:trPr>
        <w:tc>
          <w:tcPr>
            <w:tcW w:w="190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29BEC6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No. of Prescribers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88634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On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569C14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(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AE5E98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6(32.7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6FB0F4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0.087</w:t>
            </w:r>
          </w:p>
        </w:tc>
      </w:tr>
      <w:tr w:rsidR="004F5FEA" w:rsidRPr="008873D9" w14:paraId="23F8DE53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9AE4E8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4C6B15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Tw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B4AD18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8(8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61287E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55(50.0%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5B3B26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8873D9" w14:paraId="342CDD2C" w14:textId="77777777" w:rsidTr="000A2D7D">
        <w:trPr>
          <w:trHeight w:val="304"/>
        </w:trPr>
        <w:tc>
          <w:tcPr>
            <w:tcW w:w="190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D75CE8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3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B7FDA41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3+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2E4D854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2(20.0%)</w:t>
            </w:r>
          </w:p>
        </w:tc>
        <w:tc>
          <w:tcPr>
            <w:tcW w:w="172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04BCF1B" w14:textId="77777777" w:rsidR="004F5FEA" w:rsidRPr="008873D9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8873D9">
              <w:rPr>
                <w:rFonts w:ascii="Times New Roman" w:eastAsia="Times New Roman" w:hAnsi="Times New Roman" w:cs="Times New Roman"/>
                <w:color w:val="000000"/>
                <w:sz w:val="24"/>
              </w:rPr>
              <w:t>19(17.3%)</w:t>
            </w:r>
          </w:p>
        </w:tc>
        <w:tc>
          <w:tcPr>
            <w:tcW w:w="101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7550852" w14:textId="77777777" w:rsidR="004F5FEA" w:rsidRPr="008873D9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</w:tbl>
    <w:p w14:paraId="730635BD" w14:textId="50489AFB" w:rsidR="00C874E4" w:rsidRDefault="00C874E4" w:rsidP="00123F42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74776F0" w14:textId="7BA7A38B" w:rsidR="00BA115B" w:rsidRDefault="00BA115B" w:rsidP="00BA115B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re were no statistically significant associations between participants sociodemographic and potential drug interactions. There was a statistically significant association between the participants’ years since diagnosis of CKD (</w:t>
      </w:r>
      <w:r w:rsidRPr="00C3667C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=0.051) and polypharmacy (</w:t>
      </w:r>
      <w:r w:rsidRPr="00C3667C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=&lt;0.001) with </w:t>
      </w:r>
      <w:proofErr w:type="spellStart"/>
      <w:r>
        <w:rPr>
          <w:rFonts w:ascii="Times New Roman" w:hAnsi="Times New Roman" w:cs="Times New Roman"/>
          <w:sz w:val="24"/>
          <w:szCs w:val="24"/>
        </w:rPr>
        <w:t>p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b/>
          <w:sz w:val="24"/>
          <w:szCs w:val="24"/>
        </w:rPr>
        <w:t>Table 2).</w:t>
      </w:r>
    </w:p>
    <w:p w14:paraId="6FA51417" w14:textId="32AA2784" w:rsidR="008C5523" w:rsidRDefault="00667142" w:rsidP="000A2D7D">
      <w:pPr>
        <w:spacing w:before="140" w:after="0" w:line="360" w:lineRule="auto"/>
        <w:ind w:left="1138" w:right="864"/>
        <w:jc w:val="both"/>
        <w:rPr>
          <w:rFonts w:ascii="Times New Roman" w:hAnsi="Times New Roman"/>
          <w:iCs/>
          <w:sz w:val="24"/>
          <w:szCs w:val="18"/>
        </w:rPr>
      </w:pPr>
      <w:r w:rsidRPr="00667142">
        <w:rPr>
          <w:rFonts w:ascii="Times New Roman" w:hAnsi="Times New Roman" w:cs="Times New Roman"/>
          <w:sz w:val="24"/>
          <w:szCs w:val="24"/>
        </w:rPr>
        <w:lastRenderedPageBreak/>
        <w:t>Table 3 shows the relationship between the sociodemographic characteristics and number of interacting pairs of drugs among the study patients.</w:t>
      </w:r>
    </w:p>
    <w:p w14:paraId="3566E890" w14:textId="286225A9" w:rsidR="004F5FEA" w:rsidRDefault="004F5FEA" w:rsidP="004F5FEA">
      <w:pPr>
        <w:spacing w:after="200" w:line="240" w:lineRule="auto"/>
        <w:rPr>
          <w:rFonts w:ascii="Times New Roman" w:hAnsi="Times New Roman" w:cs="Times New Roman"/>
          <w:iCs/>
          <w:sz w:val="24"/>
          <w:szCs w:val="24"/>
        </w:rPr>
      </w:pPr>
      <w:r w:rsidRPr="00FA3F3B">
        <w:rPr>
          <w:rFonts w:ascii="Times New Roman" w:hAnsi="Times New Roman"/>
          <w:iCs/>
          <w:sz w:val="24"/>
          <w:szCs w:val="18"/>
        </w:rPr>
        <w:t xml:space="preserve">Table </w:t>
      </w:r>
      <w:r w:rsidRPr="00FA3F3B">
        <w:rPr>
          <w:rFonts w:ascii="Times New Roman" w:hAnsi="Times New Roman"/>
          <w:iCs/>
          <w:sz w:val="24"/>
          <w:szCs w:val="18"/>
        </w:rPr>
        <w:fldChar w:fldCharType="begin"/>
      </w:r>
      <w:r w:rsidRPr="00FA3F3B">
        <w:rPr>
          <w:rFonts w:ascii="Times New Roman" w:hAnsi="Times New Roman"/>
          <w:iCs/>
          <w:sz w:val="24"/>
          <w:szCs w:val="18"/>
        </w:rPr>
        <w:instrText xml:space="preserve"> SEQ Table \* ARABIC </w:instrText>
      </w:r>
      <w:r w:rsidRPr="00FA3F3B">
        <w:rPr>
          <w:rFonts w:ascii="Times New Roman" w:hAnsi="Times New Roman"/>
          <w:iCs/>
          <w:sz w:val="24"/>
          <w:szCs w:val="18"/>
        </w:rPr>
        <w:fldChar w:fldCharType="separate"/>
      </w:r>
      <w:r w:rsidRPr="00FA3F3B">
        <w:rPr>
          <w:rFonts w:ascii="Times New Roman" w:hAnsi="Times New Roman"/>
          <w:iCs/>
          <w:noProof/>
          <w:sz w:val="24"/>
          <w:szCs w:val="18"/>
        </w:rPr>
        <w:t>3</w:t>
      </w:r>
      <w:r w:rsidRPr="00FA3F3B">
        <w:rPr>
          <w:rFonts w:ascii="Times New Roman" w:hAnsi="Times New Roman"/>
          <w:iCs/>
          <w:noProof/>
          <w:sz w:val="24"/>
          <w:szCs w:val="18"/>
        </w:rPr>
        <w:fldChar w:fldCharType="end"/>
      </w:r>
      <w:r w:rsidRPr="00FA3F3B">
        <w:rPr>
          <w:rFonts w:ascii="Times New Roman" w:hAnsi="Times New Roman"/>
          <w:iCs/>
          <w:sz w:val="24"/>
          <w:szCs w:val="18"/>
        </w:rPr>
        <w:t>:</w:t>
      </w:r>
      <w:r w:rsidRPr="00FA3F3B">
        <w:rPr>
          <w:rFonts w:ascii="Times New Roman" w:hAnsi="Times New Roman" w:cs="Times New Roman"/>
          <w:iCs/>
          <w:sz w:val="24"/>
          <w:szCs w:val="24"/>
        </w:rPr>
        <w:t xml:space="preserve"> Association between participants clinical profiles with number of interacting drug pairs</w:t>
      </w:r>
    </w:p>
    <w:tbl>
      <w:tblPr>
        <w:tblW w:w="8910" w:type="dxa"/>
        <w:tblLook w:val="04A0" w:firstRow="1" w:lastRow="0" w:firstColumn="1" w:lastColumn="0" w:noHBand="0" w:noVBand="1"/>
      </w:tblPr>
      <w:tblGrid>
        <w:gridCol w:w="1890"/>
        <w:gridCol w:w="2250"/>
        <w:gridCol w:w="1260"/>
        <w:gridCol w:w="2160"/>
        <w:gridCol w:w="1350"/>
      </w:tblGrid>
      <w:tr w:rsidR="004F5FEA" w:rsidRPr="00FA3F3B" w14:paraId="23813EDB" w14:textId="77777777" w:rsidTr="00BA115B">
        <w:trPr>
          <w:trHeight w:val="300"/>
        </w:trPr>
        <w:tc>
          <w:tcPr>
            <w:tcW w:w="18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2B0581CD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4"/>
              </w:rPr>
              <mc:AlternateContent>
                <mc:Choice Requires="wps">
                  <w:drawing>
                    <wp:anchor distT="0" distB="0" distL="114300" distR="114300" simplePos="0" relativeHeight="251677696" behindDoc="0" locked="0" layoutInCell="1" allowOverlap="1" wp14:anchorId="51594E73" wp14:editId="6A236CE3">
                      <wp:simplePos x="0" y="0"/>
                      <wp:positionH relativeFrom="column">
                        <wp:posOffset>-68580</wp:posOffset>
                      </wp:positionH>
                      <wp:positionV relativeFrom="paragraph">
                        <wp:posOffset>377609</wp:posOffset>
                      </wp:positionV>
                      <wp:extent cx="5573773" cy="48638"/>
                      <wp:effectExtent l="0" t="0" r="27305" b="27940"/>
                      <wp:wrapNone/>
                      <wp:docPr id="12" name="Straight Connector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573773" cy="48638"/>
                              </a:xfrm>
                              <a:prstGeom prst="line">
                                <a:avLst/>
                              </a:prstGeom>
                              <a:noFill/>
                              <a:ln w="635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      <w:pict>
                    <v:line w14:anchorId="70315819" id="Straight Connector 12" o:spid="_x0000_s1026" style="position:absolute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5.4pt,29.75pt" to="433.5pt,33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" strokecolor="windowText" strokeweight=".5pt">
                      <v:stroke joinstyle="miter"/>
                    </v:line>
                  </w:pict>
                </mc:Fallback>
              </mc:AlternateContent>
            </w:r>
            <w:r w:rsidRPr="00FA3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Variable</w:t>
            </w:r>
          </w:p>
        </w:tc>
        <w:tc>
          <w:tcPr>
            <w:tcW w:w="225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D5171CA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Category</w:t>
            </w:r>
          </w:p>
        </w:tc>
        <w:tc>
          <w:tcPr>
            <w:tcW w:w="34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0886FD78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</w:rPr>
            </w:pPr>
            <w:r w:rsidRPr="00FA3F3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umber of Interacting Drugs</w:t>
            </w:r>
          </w:p>
        </w:tc>
        <w:tc>
          <w:tcPr>
            <w:tcW w:w="135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DB6A914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A3F3B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Pr="00FA3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value</w:t>
            </w:r>
          </w:p>
        </w:tc>
      </w:tr>
      <w:tr w:rsidR="004F5FEA" w:rsidRPr="00FA3F3B" w14:paraId="3CBE8A6D" w14:textId="77777777" w:rsidTr="00A92DFB">
        <w:trPr>
          <w:trHeight w:val="459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55223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</w:p>
        </w:tc>
        <w:tc>
          <w:tcPr>
            <w:tcW w:w="22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0D61FB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74AC28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4"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6C153BDF" wp14:editId="05A6BA13">
                      <wp:simplePos x="0" y="0"/>
                      <wp:positionH relativeFrom="column">
                        <wp:posOffset>-22374</wp:posOffset>
                      </wp:positionH>
                      <wp:positionV relativeFrom="paragraph">
                        <wp:posOffset>12011</wp:posOffset>
                      </wp:positionV>
                      <wp:extent cx="2178996" cy="0"/>
                      <wp:effectExtent l="0" t="0" r="31115" b="19050"/>
                      <wp:wrapNone/>
                      <wp:docPr id="13" name="Straight Connector 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178996" cy="0"/>
                              </a:xfrm>
                              <a:prstGeom prst="line">
                                <a:avLst/>
                              </a:prstGeom>
                              <a:noFill/>
                              <a:ln w="635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      <w:pict>
                    <v:line w14:anchorId="0733D231" id="Straight Connector 13" o:spid="_x0000_s1026" style="position:absolute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1.75pt,.95pt" to="169.8pt,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" strokecolor="windowText" strokeweight=".5pt">
                      <v:stroke joinstyle="miter"/>
                    </v:line>
                  </w:pict>
                </mc:Fallback>
              </mc:AlternateContent>
            </w:r>
            <w:r w:rsidRPr="00FA3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0-5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FD496E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6-10</w:t>
            </w:r>
          </w:p>
        </w:tc>
        <w:tc>
          <w:tcPr>
            <w:tcW w:w="13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F6E512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4F5FEA" w:rsidRPr="00FA3F3B" w14:paraId="57E53DE4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D15BD9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Gender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BD9563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18ACB0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4(46.6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A5BED8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6(51.6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97355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201</w:t>
            </w:r>
          </w:p>
        </w:tc>
      </w:tr>
      <w:tr w:rsidR="004F5FEA" w:rsidRPr="00FA3F3B" w14:paraId="25B99C1E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842906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2692D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DB01EB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9(53.4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E54B5E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5(48.4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893B6D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545B3C65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A6E45E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Age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93D034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9  to 50 Year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A71D81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41(56.2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23A3B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0(64.5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4BC897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209</w:t>
            </w:r>
          </w:p>
        </w:tc>
      </w:tr>
      <w:tr w:rsidR="004F5FEA" w:rsidRPr="00FA3F3B" w14:paraId="3B447050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28CC2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2BD4DE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Above 50 Year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924268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2(43.8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0A7010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1(35.5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79FF50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77318C08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957525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Marital Statu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BBDC3E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Sing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FCFB29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3(17.8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3C160F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0(32.3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26FFD6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5</w:t>
            </w:r>
          </w:p>
        </w:tc>
      </w:tr>
      <w:tr w:rsidR="004F5FEA" w:rsidRPr="00FA3F3B" w14:paraId="0A2D5F6B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D60033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D27095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Married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35C59D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45(61.6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EB0ECD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8(58.1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A37E34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6EE40D2F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B24D23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45F336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Divorced/Separated/ Widowed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901AA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5(20.5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5AA5A7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(9.7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91A140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558BD5C6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DAA482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Employment statu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E5E061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Unemployed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DD91DA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48(65.8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311CE9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0(64.5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2EB96A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959</w:t>
            </w:r>
          </w:p>
        </w:tc>
      </w:tr>
      <w:tr w:rsidR="004F5FEA" w:rsidRPr="00FA3F3B" w14:paraId="0EE0F762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94E498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129FFF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Employed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90A805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5(34.2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8A8C01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1(35.5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29C114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7428C381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7F1948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Education level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F9BF38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Primary and Below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297593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5(47.9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906504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8(25.8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801169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1</w:t>
            </w:r>
          </w:p>
        </w:tc>
      </w:tr>
      <w:tr w:rsidR="004F5FEA" w:rsidRPr="00FA3F3B" w14:paraId="2358EB75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E12E5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BA960C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Secondary and Abov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1AFBD1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8(52.1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3B2FE7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3(74.2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A9ACD9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2EB045A4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4DAD3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Residence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F9E16E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Rural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4A0E6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41(56.2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167BC6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9(61.3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974147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832</w:t>
            </w:r>
          </w:p>
        </w:tc>
      </w:tr>
      <w:tr w:rsidR="004F5FEA" w:rsidRPr="00FA3F3B" w14:paraId="7FC05DA1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6C805E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855D2E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Urba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548F0B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2(43.8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0070F6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2(38.7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FA70A7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456D6259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D4D4B7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Relig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F1383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Christia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055CC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50(68.5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C457B8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6(51.6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65EE2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228</w:t>
            </w:r>
          </w:p>
        </w:tc>
      </w:tr>
      <w:tr w:rsidR="004F5FEA" w:rsidRPr="00FA3F3B" w14:paraId="054C78FD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62BB9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C244E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Muslim and Other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D91CBE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3(31.5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3076ED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5(48.4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4F03AB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63F2DED7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CA286C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Smoking Statu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7D9F03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49FF86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57(78.1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DC6B75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2(71.0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132EAF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660</w:t>
            </w:r>
          </w:p>
        </w:tc>
      </w:tr>
      <w:tr w:rsidR="004F5FEA" w:rsidRPr="00FA3F3B" w14:paraId="17D5C2AE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5BD444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EB1FB4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2BFE8E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6(21.9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D14FF9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9(29.0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F5DABF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4E5BE9F5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9A5942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Alcohol Consump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5F4732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3AF35A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62(84.9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96814B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5(80.6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EACA33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608</w:t>
            </w:r>
          </w:p>
        </w:tc>
      </w:tr>
      <w:tr w:rsidR="004F5FEA" w:rsidRPr="00FA3F3B" w14:paraId="7C4E6558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2B3744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F40EB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E42764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1(15.1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C7FCAB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6(19.4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35280D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242D872F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92CD17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Physically Active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D2C964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84D998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47(64.4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9C750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0(64.5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41B0EE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413</w:t>
            </w:r>
          </w:p>
        </w:tc>
      </w:tr>
      <w:tr w:rsidR="004F5FEA" w:rsidRPr="00FA3F3B" w14:paraId="326A08D7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A7DF0F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24F2C8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829C34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6(35.6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AF490C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1(35.5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9244E7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2580B23F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E1FF6A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No. of Comorbiditie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106126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On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6BA7E6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7(50.7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150C20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3(41.9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7F30D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680</w:t>
            </w:r>
          </w:p>
        </w:tc>
      </w:tr>
      <w:tr w:rsidR="004F5FEA" w:rsidRPr="00FA3F3B" w14:paraId="2ED438C1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42D914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8EA4F8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Two or Mor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5B6341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6(49.3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FBB869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8(58.1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DE8D0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6570A3C0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921258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Polypharmacy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D6765C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8790B3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43(58.9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C6DE5E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(9.7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4DB6F4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&lt;0.001</w:t>
            </w:r>
          </w:p>
        </w:tc>
      </w:tr>
      <w:tr w:rsidR="004F5FEA" w:rsidRPr="00FA3F3B" w14:paraId="701C84A0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46F948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D614A7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E307D0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0(41.1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AF726D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8(90.3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C5C4D2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365E9D1E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18F44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Years since diagnosi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5EF42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&lt;5yr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C81DEF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59(80.8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31170A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6(83.9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4DC3D6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795</w:t>
            </w:r>
          </w:p>
        </w:tc>
      </w:tr>
      <w:tr w:rsidR="004F5FEA" w:rsidRPr="00FA3F3B" w14:paraId="680ECB91" w14:textId="77777777" w:rsidTr="00667142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6BE6076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30878388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 xml:space="preserve"> 5yrs and abo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noWrap/>
            <w:hideMark/>
          </w:tcPr>
          <w:p w14:paraId="59CDCB20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4(19.2%)</w:t>
            </w:r>
          </w:p>
        </w:tc>
        <w:tc>
          <w:tcPr>
            <w:tcW w:w="2160" w:type="dxa"/>
            <w:tcBorders>
              <w:top w:val="nil"/>
              <w:left w:val="nil"/>
              <w:right w:val="nil"/>
            </w:tcBorders>
            <w:noWrap/>
            <w:hideMark/>
          </w:tcPr>
          <w:p w14:paraId="46F678D8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5(16.1%)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noWrap/>
            <w:hideMark/>
          </w:tcPr>
          <w:p w14:paraId="7886D7B9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753DC72D" w14:textId="77777777" w:rsidTr="00A92DFB">
        <w:trPr>
          <w:trHeight w:val="300"/>
        </w:trPr>
        <w:tc>
          <w:tcPr>
            <w:tcW w:w="1890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A46128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No. of Prescriber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2FE917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On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0DDB9D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23(31.5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AF0216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2(38.7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EFB69F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4</w:t>
            </w:r>
          </w:p>
        </w:tc>
      </w:tr>
      <w:tr w:rsidR="004F5FEA" w:rsidRPr="00FA3F3B" w14:paraId="7F9610D6" w14:textId="77777777" w:rsidTr="00A92DFB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0F0C3F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55B351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Two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CCE984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9(53.4%)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27448C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2(38.7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7D864E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A3F3B" w14:paraId="5796DAEB" w14:textId="77777777" w:rsidTr="00667142">
        <w:trPr>
          <w:trHeight w:val="300"/>
        </w:trPr>
        <w:tc>
          <w:tcPr>
            <w:tcW w:w="18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B10CBEB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E6BB8B0" w14:textId="77777777" w:rsidR="004F5FEA" w:rsidRPr="00FA3F3B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3+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598E1E5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11(15.1%)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51F039A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A3F3B">
              <w:rPr>
                <w:rFonts w:ascii="Times New Roman" w:eastAsia="Times New Roman" w:hAnsi="Times New Roman" w:cs="Times New Roman"/>
                <w:color w:val="000000"/>
                <w:sz w:val="24"/>
              </w:rPr>
              <w:t>7(22.6%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1DA1CFC" w14:textId="77777777" w:rsidR="004F5FEA" w:rsidRPr="00FA3F3B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</w:tbl>
    <w:p w14:paraId="6474A649" w14:textId="77777777" w:rsidR="004F5FEA" w:rsidRDefault="004F5FEA" w:rsidP="004F5FEA">
      <w:pPr>
        <w:spacing w:after="200" w:line="240" w:lineRule="auto"/>
        <w:rPr>
          <w:rFonts w:ascii="Times New Roman" w:hAnsi="Times New Roman" w:cs="Times New Roman"/>
          <w:iCs/>
          <w:sz w:val="24"/>
          <w:szCs w:val="24"/>
        </w:rPr>
      </w:pPr>
    </w:p>
    <w:p w14:paraId="1EB3B6F5" w14:textId="77777777" w:rsidR="004F5FEA" w:rsidRDefault="004F5FEA" w:rsidP="004F5FEA">
      <w:pPr>
        <w:spacing w:after="200" w:line="240" w:lineRule="auto"/>
        <w:rPr>
          <w:rFonts w:ascii="Times New Roman" w:hAnsi="Times New Roman" w:cs="Times New Roman"/>
          <w:iCs/>
          <w:sz w:val="24"/>
          <w:szCs w:val="24"/>
        </w:rPr>
      </w:pPr>
    </w:p>
    <w:p w14:paraId="74086F85" w14:textId="39BFD001" w:rsidR="00BA115B" w:rsidRDefault="00BA115B" w:rsidP="00BA115B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3667C">
        <w:rPr>
          <w:rFonts w:ascii="Times New Roman" w:hAnsi="Times New Roman" w:cs="Times New Roman"/>
          <w:sz w:val="24"/>
          <w:szCs w:val="24"/>
        </w:rPr>
        <w:lastRenderedPageBreak/>
        <w:t>There were no statistically significant associations between participants sociodemographic and the number of interacting drug pairs</w:t>
      </w:r>
      <w:r>
        <w:rPr>
          <w:rFonts w:ascii="Times New Roman" w:hAnsi="Times New Roman" w:cs="Times New Roman"/>
          <w:sz w:val="24"/>
          <w:szCs w:val="24"/>
        </w:rPr>
        <w:t>. T</w:t>
      </w:r>
      <w:r w:rsidRPr="00C3667C">
        <w:rPr>
          <w:rFonts w:ascii="Times New Roman" w:hAnsi="Times New Roman" w:cs="Times New Roman"/>
          <w:sz w:val="24"/>
          <w:szCs w:val="24"/>
        </w:rPr>
        <w:t xml:space="preserve">here was a statistically significant association between the participants’ polypharmacy and number of interacting drugs of </w:t>
      </w:r>
      <w:proofErr w:type="spellStart"/>
      <w:r w:rsidRPr="00C3667C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C3667C">
        <w:rPr>
          <w:rFonts w:ascii="Times New Roman" w:hAnsi="Times New Roman" w:cs="Times New Roman"/>
          <w:sz w:val="24"/>
          <w:szCs w:val="24"/>
        </w:rPr>
        <w:t xml:space="preserve"> (</w:t>
      </w:r>
      <w:r w:rsidRPr="00C3667C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=&lt;0.001) (</w:t>
      </w:r>
      <w:r>
        <w:rPr>
          <w:rFonts w:ascii="Times New Roman" w:hAnsi="Times New Roman" w:cs="Times New Roman"/>
          <w:b/>
          <w:sz w:val="24"/>
          <w:szCs w:val="24"/>
        </w:rPr>
        <w:t>Table 3).</w:t>
      </w:r>
    </w:p>
    <w:p w14:paraId="0E9B7D53" w14:textId="44BAC466" w:rsidR="00667142" w:rsidRDefault="00667142" w:rsidP="00BA115B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sz w:val="24"/>
          <w:szCs w:val="24"/>
        </w:rPr>
      </w:pPr>
      <w:r w:rsidRPr="00667142">
        <w:rPr>
          <w:rFonts w:ascii="Times New Roman" w:hAnsi="Times New Roman" w:cs="Times New Roman"/>
          <w:sz w:val="24"/>
          <w:szCs w:val="24"/>
        </w:rPr>
        <w:t xml:space="preserve">The factors associated with the severity of </w:t>
      </w:r>
      <w:proofErr w:type="spellStart"/>
      <w:r w:rsidRPr="00667142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667142">
        <w:rPr>
          <w:rFonts w:ascii="Times New Roman" w:hAnsi="Times New Roman" w:cs="Times New Roman"/>
          <w:sz w:val="24"/>
          <w:szCs w:val="24"/>
        </w:rPr>
        <w:t xml:space="preserve"> are shown in Table 4 below.</w:t>
      </w:r>
    </w:p>
    <w:p w14:paraId="0CA9AB98" w14:textId="477986B4" w:rsidR="004F5FEA" w:rsidRDefault="004F5FEA" w:rsidP="004F5FEA">
      <w:pPr>
        <w:spacing w:after="200" w:line="240" w:lineRule="auto"/>
        <w:rPr>
          <w:rFonts w:ascii="Times New Roman" w:hAnsi="Times New Roman" w:cs="Times New Roman"/>
          <w:iCs/>
          <w:sz w:val="24"/>
          <w:szCs w:val="24"/>
        </w:rPr>
      </w:pPr>
      <w:r w:rsidRPr="00FC65F0">
        <w:rPr>
          <w:rFonts w:ascii="Times New Roman" w:hAnsi="Times New Roman"/>
          <w:iCs/>
          <w:sz w:val="24"/>
          <w:szCs w:val="18"/>
        </w:rPr>
        <w:t xml:space="preserve">Table </w:t>
      </w:r>
      <w:r w:rsidRPr="00FC65F0">
        <w:rPr>
          <w:rFonts w:ascii="Times New Roman" w:hAnsi="Times New Roman"/>
          <w:iCs/>
          <w:sz w:val="24"/>
          <w:szCs w:val="18"/>
        </w:rPr>
        <w:fldChar w:fldCharType="begin"/>
      </w:r>
      <w:r w:rsidRPr="00FC65F0">
        <w:rPr>
          <w:rFonts w:ascii="Times New Roman" w:hAnsi="Times New Roman"/>
          <w:iCs/>
          <w:sz w:val="24"/>
          <w:szCs w:val="18"/>
        </w:rPr>
        <w:instrText xml:space="preserve"> SEQ Table \* ARABIC </w:instrText>
      </w:r>
      <w:r w:rsidRPr="00FC65F0">
        <w:rPr>
          <w:rFonts w:ascii="Times New Roman" w:hAnsi="Times New Roman"/>
          <w:iCs/>
          <w:sz w:val="24"/>
          <w:szCs w:val="18"/>
        </w:rPr>
        <w:fldChar w:fldCharType="separate"/>
      </w:r>
      <w:r w:rsidRPr="00FC65F0">
        <w:rPr>
          <w:rFonts w:ascii="Times New Roman" w:hAnsi="Times New Roman"/>
          <w:iCs/>
          <w:noProof/>
          <w:sz w:val="24"/>
          <w:szCs w:val="18"/>
        </w:rPr>
        <w:t>4</w:t>
      </w:r>
      <w:r w:rsidRPr="00FC65F0">
        <w:rPr>
          <w:rFonts w:ascii="Times New Roman" w:hAnsi="Times New Roman"/>
          <w:iCs/>
          <w:noProof/>
          <w:sz w:val="24"/>
          <w:szCs w:val="18"/>
        </w:rPr>
        <w:fldChar w:fldCharType="end"/>
      </w:r>
      <w:r w:rsidRPr="00FC65F0">
        <w:rPr>
          <w:rFonts w:ascii="Times New Roman" w:hAnsi="Times New Roman"/>
          <w:iCs/>
          <w:sz w:val="24"/>
          <w:szCs w:val="18"/>
        </w:rPr>
        <w:t>:</w:t>
      </w:r>
      <w:r w:rsidRPr="00FC65F0">
        <w:rPr>
          <w:rFonts w:ascii="Times New Roman" w:hAnsi="Times New Roman" w:cs="Times New Roman"/>
          <w:iCs/>
          <w:sz w:val="24"/>
          <w:szCs w:val="24"/>
        </w:rPr>
        <w:t xml:space="preserve"> Association between </w:t>
      </w:r>
      <w:proofErr w:type="spellStart"/>
      <w:r w:rsidRPr="00FC65F0">
        <w:rPr>
          <w:rFonts w:ascii="Times New Roman" w:hAnsi="Times New Roman" w:cs="Times New Roman"/>
          <w:iCs/>
          <w:sz w:val="24"/>
          <w:szCs w:val="24"/>
        </w:rPr>
        <w:t>sociodemographics</w:t>
      </w:r>
      <w:proofErr w:type="spellEnd"/>
      <w:r w:rsidRPr="00FC65F0">
        <w:rPr>
          <w:rFonts w:ascii="Times New Roman" w:hAnsi="Times New Roman" w:cs="Times New Roman"/>
          <w:iCs/>
          <w:sz w:val="24"/>
          <w:szCs w:val="24"/>
        </w:rPr>
        <w:t xml:space="preserve"> and clinical characteristics with severity of </w:t>
      </w:r>
      <w:proofErr w:type="spellStart"/>
      <w:r w:rsidRPr="00FC65F0">
        <w:rPr>
          <w:rFonts w:ascii="Times New Roman" w:hAnsi="Times New Roman" w:cs="Times New Roman"/>
          <w:iCs/>
          <w:sz w:val="24"/>
          <w:szCs w:val="24"/>
        </w:rPr>
        <w:t>pDIs</w:t>
      </w:r>
      <w:proofErr w:type="spellEnd"/>
    </w:p>
    <w:tbl>
      <w:tblPr>
        <w:tblW w:w="9242" w:type="dxa"/>
        <w:tblLook w:val="04A0" w:firstRow="1" w:lastRow="0" w:firstColumn="1" w:lastColumn="0" w:noHBand="0" w:noVBand="1"/>
      </w:tblPr>
      <w:tblGrid>
        <w:gridCol w:w="1603"/>
        <w:gridCol w:w="2189"/>
        <w:gridCol w:w="1356"/>
        <w:gridCol w:w="1664"/>
        <w:gridCol w:w="2430"/>
      </w:tblGrid>
      <w:tr w:rsidR="004F5FEA" w:rsidRPr="00FC65F0" w14:paraId="5D3C58DC" w14:textId="77777777" w:rsidTr="000A2D7D">
        <w:trPr>
          <w:trHeight w:val="315"/>
        </w:trPr>
        <w:tc>
          <w:tcPr>
            <w:tcW w:w="160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75FA5BB0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4"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5A36AA60" wp14:editId="7E331DBB">
                      <wp:simplePos x="0" y="0"/>
                      <wp:positionH relativeFrom="column">
                        <wp:posOffset>-486</wp:posOffset>
                      </wp:positionH>
                      <wp:positionV relativeFrom="paragraph">
                        <wp:posOffset>426247</wp:posOffset>
                      </wp:positionV>
                      <wp:extent cx="5300804" cy="19455"/>
                      <wp:effectExtent l="0" t="0" r="33655" b="19050"/>
                      <wp:wrapNone/>
                      <wp:docPr id="14" name="Straight Connector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300804" cy="19455"/>
                              </a:xfrm>
                              <a:prstGeom prst="line">
                                <a:avLst/>
                              </a:prstGeom>
                              <a:noFill/>
                              <a:ln w="635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      <w:pict>
                    <v:line w14:anchorId="1AA87D0E" id="Straight Connector 14" o:spid="_x0000_s1026" style="position:absolute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.05pt,33.55pt" to="417.35pt,35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" strokecolor="windowText" strokeweight=".5pt">
                      <v:stroke joinstyle="miter"/>
                    </v:line>
                  </w:pict>
                </mc:Fallback>
              </mc:AlternateContent>
            </w:r>
            <w:r w:rsidRPr="00FC6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Variable</w:t>
            </w:r>
          </w:p>
        </w:tc>
        <w:tc>
          <w:tcPr>
            <w:tcW w:w="218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209C6627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Category</w:t>
            </w:r>
          </w:p>
        </w:tc>
        <w:tc>
          <w:tcPr>
            <w:tcW w:w="30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2B079958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0A088E9D" wp14:editId="0553E44C">
                      <wp:simplePos x="0" y="0"/>
                      <wp:positionH relativeFrom="column">
                        <wp:posOffset>-67365</wp:posOffset>
                      </wp:positionH>
                      <wp:positionV relativeFrom="paragraph">
                        <wp:posOffset>192607</wp:posOffset>
                      </wp:positionV>
                      <wp:extent cx="1848255" cy="19631"/>
                      <wp:effectExtent l="0" t="0" r="19050" b="19050"/>
                      <wp:wrapNone/>
                      <wp:docPr id="15" name="Straight Connector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848255" cy="19631"/>
                              </a:xfrm>
                              <a:prstGeom prst="line">
                                <a:avLst/>
                              </a:prstGeom>
                              <a:noFill/>
                              <a:ln w="635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>
                  <w:pict>
                    <v:line w14:anchorId="54EC1E2B" id="Straight Connector 15" o:spid="_x0000_s1026" style="position:absolute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5.3pt,15.15pt" to="140.25pt,16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" strokecolor="windowText" strokeweight=".5pt">
                      <v:stroke joinstyle="miter"/>
                    </v:line>
                  </w:pict>
                </mc:Fallback>
              </mc:AlternateContent>
            </w:r>
            <w:r w:rsidRPr="00FC65F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             Severity of </w:t>
            </w:r>
            <w:proofErr w:type="spellStart"/>
            <w:r w:rsidRPr="00FC65F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DIs</w:t>
            </w:r>
            <w:proofErr w:type="spellEnd"/>
          </w:p>
        </w:tc>
        <w:tc>
          <w:tcPr>
            <w:tcW w:w="243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D92A121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Pr="00FC6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value</w:t>
            </w:r>
          </w:p>
        </w:tc>
      </w:tr>
      <w:tr w:rsidR="004F5FEA" w:rsidRPr="00FC65F0" w14:paraId="6EB11605" w14:textId="77777777" w:rsidTr="00667142">
        <w:trPr>
          <w:trHeight w:val="45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29E302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</w:p>
        </w:tc>
        <w:tc>
          <w:tcPr>
            <w:tcW w:w="218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F6C3EE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C75334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None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CFF89C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Moderate</w:t>
            </w:r>
          </w:p>
        </w:tc>
        <w:tc>
          <w:tcPr>
            <w:tcW w:w="243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81694A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4F5FEA" w:rsidRPr="00FC65F0" w14:paraId="0B79068B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A6AB5D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Gender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08D7D8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Mal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4D30C3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6(6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54AAFE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44(45.4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309961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2</w:t>
            </w:r>
          </w:p>
        </w:tc>
      </w:tr>
      <w:tr w:rsidR="004F5FEA" w:rsidRPr="00FC65F0" w14:paraId="313C6003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FCAFFA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F7ED7A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Femal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5E2B1F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4(4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A9413F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53(54.6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38C077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7E07A1F4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3C1134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Age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6CE7FC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19  to 50 Yea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0C7E32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5(5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52213B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57(58.8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D1787A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6</w:t>
            </w:r>
          </w:p>
        </w:tc>
      </w:tr>
      <w:tr w:rsidR="004F5FEA" w:rsidRPr="00FC65F0" w14:paraId="6094EBBA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DD1258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156176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Above 50 Yea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4894C8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5(5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8076E0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40(41.2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5D4E62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0AE8C39E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242E8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Marital Status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193FAB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Singl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AC4210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(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6F2977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24(24.7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96A947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232</w:t>
            </w:r>
          </w:p>
        </w:tc>
      </w:tr>
      <w:tr w:rsidR="004F5FEA" w:rsidRPr="00FC65F0" w14:paraId="3F500A1F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A52811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FED956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Marrie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E484D3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C83831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57(58.8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2089B8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6F7110FB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A11C87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D05C01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Divorced/Separated/ Widowe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668109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70F49C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16(16.5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64E34F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4FECEDC0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A571BB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Employment status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08F935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Unemploye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4D6423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074C2F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63(64.9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028D20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915</w:t>
            </w:r>
          </w:p>
        </w:tc>
      </w:tr>
      <w:tr w:rsidR="004F5FEA" w:rsidRPr="00FC65F0" w14:paraId="3377D449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69B298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F554E0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Employe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C5DF2D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0FBE54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4(35.1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057574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48EBDAE7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17B2CA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Education level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32A0B1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Primary and Below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4B4758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FCD8C9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6(37.1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154B06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0.046</w:t>
            </w:r>
          </w:p>
        </w:tc>
      </w:tr>
      <w:tr w:rsidR="004F5FEA" w:rsidRPr="00FC65F0" w14:paraId="469A3549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39B2D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8E1981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Secondary and Abov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751CF7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E504EC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61(62.9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FABFBA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1DD194C3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FB0EF5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Residence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7993E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Rural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2B3EDD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175E20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56(57.7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82FA85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711</w:t>
            </w:r>
          </w:p>
        </w:tc>
      </w:tr>
      <w:tr w:rsidR="004F5FEA" w:rsidRPr="00FC65F0" w14:paraId="3B7D8B08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44CB85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405627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Urban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35EFC9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3CAECA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41(42.3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0A3AC5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685E9321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4B884C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Religion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B8B60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Christian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2B41DF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9(9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8AC501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59(60.8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B48BA8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153</w:t>
            </w:r>
          </w:p>
        </w:tc>
      </w:tr>
      <w:tr w:rsidR="004F5FEA" w:rsidRPr="00FC65F0" w14:paraId="0407265E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3F56CC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F1829D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Muslim and Othe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2C84D8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1(1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F13B13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8(39.2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73EAE6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600E2047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578917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Smoking Status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32FFE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8F7AB5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8(8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636A63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73(75.3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F542BD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730</w:t>
            </w:r>
          </w:p>
        </w:tc>
      </w:tr>
      <w:tr w:rsidR="004F5FEA" w:rsidRPr="00FC65F0" w14:paraId="25427DED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F938E9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08F27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49FB45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2(2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396993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24(24.7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93E845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76F49DAE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E5C54B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Alcohol Consumption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CE79B4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1FD5B8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9(9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56D0D4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79(81.4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963ED1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777</w:t>
            </w:r>
          </w:p>
        </w:tc>
      </w:tr>
      <w:tr w:rsidR="004F5FEA" w:rsidRPr="00FC65F0" w14:paraId="588429BA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522089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B6F937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839DD5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1(1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4AA89B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18(18.6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330CF1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79455D7D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41BCE8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Physically Active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F8F62F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09441D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8(8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86DA9B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60(61.9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7D76DA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9</w:t>
            </w:r>
          </w:p>
        </w:tc>
      </w:tr>
      <w:tr w:rsidR="004F5FEA" w:rsidRPr="00FC65F0" w14:paraId="615149CA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206B82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C95807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4303DA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2(2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F766AF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7(38.1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2B3306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620FCD72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88B7B5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No. of Comorbidities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FC4EC1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On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661E32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7(7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A16D6F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42(43.3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F00C2C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.154</w:t>
            </w:r>
          </w:p>
        </w:tc>
      </w:tr>
      <w:tr w:rsidR="004F5FEA" w:rsidRPr="00FC65F0" w14:paraId="41D0D114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4989F9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3EDD18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Two or Mor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B487B6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(3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C7081D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55(56.7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8F26D0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046EF4D3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F1CC1A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Polypharmacy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2FC12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N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111E53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10(10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C5595A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3(34.0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01ADA2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&lt;0.001</w:t>
            </w:r>
          </w:p>
        </w:tc>
      </w:tr>
      <w:tr w:rsidR="004F5FEA" w:rsidRPr="00FC65F0" w14:paraId="387FDA62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B2F561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7C62F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Y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ED06E0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(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2DB04A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64(66.0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D0FCD2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1A6ED588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E9B021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Years since diagnosis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16A340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&lt;5y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81B01B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6(6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4DDE57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85(87.6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5783F9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0.010</w:t>
            </w:r>
          </w:p>
        </w:tc>
      </w:tr>
      <w:tr w:rsidR="004F5FEA" w:rsidRPr="00FC65F0" w14:paraId="0A105260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29026F5D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5D771C06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 xml:space="preserve"> 5yrs and above</w:t>
            </w:r>
          </w:p>
        </w:tc>
        <w:tc>
          <w:tcPr>
            <w:tcW w:w="1356" w:type="dxa"/>
            <w:tcBorders>
              <w:top w:val="nil"/>
              <w:left w:val="nil"/>
              <w:right w:val="nil"/>
            </w:tcBorders>
            <w:noWrap/>
            <w:hideMark/>
          </w:tcPr>
          <w:p w14:paraId="3D7AF8D5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4(40.0%)</w:t>
            </w:r>
          </w:p>
        </w:tc>
        <w:tc>
          <w:tcPr>
            <w:tcW w:w="1664" w:type="dxa"/>
            <w:tcBorders>
              <w:top w:val="nil"/>
              <w:left w:val="nil"/>
              <w:right w:val="nil"/>
            </w:tcBorders>
            <w:noWrap/>
            <w:hideMark/>
          </w:tcPr>
          <w:p w14:paraId="31A8D760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12(12.4%)</w:t>
            </w:r>
          </w:p>
        </w:tc>
        <w:tc>
          <w:tcPr>
            <w:tcW w:w="2430" w:type="dxa"/>
            <w:tcBorders>
              <w:top w:val="nil"/>
              <w:left w:val="nil"/>
              <w:right w:val="nil"/>
            </w:tcBorders>
            <w:noWrap/>
            <w:hideMark/>
          </w:tcPr>
          <w:p w14:paraId="355B491B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680F2069" w14:textId="77777777" w:rsidTr="00667142">
        <w:trPr>
          <w:trHeight w:val="300"/>
        </w:trPr>
        <w:tc>
          <w:tcPr>
            <w:tcW w:w="1603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34DDE1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No. of Prescribers</w:t>
            </w: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30D2A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One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0D7F25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0(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D396AB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5(36.1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47EAFF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0.019</w:t>
            </w:r>
          </w:p>
        </w:tc>
      </w:tr>
      <w:tr w:rsidR="004F5FEA" w:rsidRPr="00FC65F0" w14:paraId="2F54469E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5B4BF0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7D1053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Tw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E82DB2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8(80.0%)</w:t>
            </w:r>
          </w:p>
        </w:tc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2DF514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48(49.5%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20045D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  <w:tr w:rsidR="004F5FEA" w:rsidRPr="00FC65F0" w14:paraId="72F91F67" w14:textId="77777777" w:rsidTr="00667142">
        <w:trPr>
          <w:trHeight w:val="300"/>
        </w:trPr>
        <w:tc>
          <w:tcPr>
            <w:tcW w:w="160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F25E547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  <w:tc>
          <w:tcPr>
            <w:tcW w:w="218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D9B260" w14:textId="77777777" w:rsidR="004F5FEA" w:rsidRPr="00FC65F0" w:rsidRDefault="004F5FEA" w:rsidP="00A92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3+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99D080E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2(20.0%)</w:t>
            </w:r>
          </w:p>
        </w:tc>
        <w:tc>
          <w:tcPr>
            <w:tcW w:w="166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84AF29A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FC65F0">
              <w:rPr>
                <w:rFonts w:ascii="Times New Roman" w:eastAsia="Times New Roman" w:hAnsi="Times New Roman" w:cs="Times New Roman"/>
                <w:color w:val="000000"/>
                <w:sz w:val="24"/>
              </w:rPr>
              <w:t>14(14.4%)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E49DEE6" w14:textId="77777777" w:rsidR="004F5FEA" w:rsidRPr="00FC65F0" w:rsidRDefault="004F5FEA" w:rsidP="00A92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</w:p>
        </w:tc>
      </w:tr>
    </w:tbl>
    <w:p w14:paraId="56B68CCC" w14:textId="77777777" w:rsidR="00667142" w:rsidRDefault="00667142" w:rsidP="00667142">
      <w:pPr>
        <w:spacing w:before="140" w:after="0" w:line="360" w:lineRule="auto"/>
        <w:ind w:left="1138" w:right="864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23072">
        <w:rPr>
          <w:rFonts w:ascii="Times New Roman" w:hAnsi="Times New Roman" w:cs="Times New Roman"/>
          <w:sz w:val="24"/>
          <w:szCs w:val="24"/>
        </w:rPr>
        <w:lastRenderedPageBreak/>
        <w:t>There was a statistically significant association between the participants’ highest education level (</w:t>
      </w:r>
      <w:r w:rsidRPr="00B23072">
        <w:rPr>
          <w:rFonts w:ascii="Times New Roman" w:hAnsi="Times New Roman" w:cs="Times New Roman"/>
          <w:i/>
          <w:sz w:val="24"/>
          <w:szCs w:val="24"/>
        </w:rPr>
        <w:t>p</w:t>
      </w:r>
      <w:r w:rsidRPr="00B23072">
        <w:rPr>
          <w:rFonts w:ascii="Times New Roman" w:hAnsi="Times New Roman" w:cs="Times New Roman"/>
          <w:sz w:val="24"/>
          <w:szCs w:val="24"/>
        </w:rPr>
        <w:t>=0.049), polypharmacy (</w:t>
      </w:r>
      <w:r w:rsidRPr="00B23072">
        <w:rPr>
          <w:rFonts w:ascii="Times New Roman" w:hAnsi="Times New Roman" w:cs="Times New Roman"/>
          <w:i/>
          <w:sz w:val="24"/>
          <w:szCs w:val="24"/>
        </w:rPr>
        <w:t>p</w:t>
      </w:r>
      <w:r w:rsidRPr="00B23072">
        <w:rPr>
          <w:rFonts w:ascii="Times New Roman" w:hAnsi="Times New Roman" w:cs="Times New Roman"/>
          <w:sz w:val="24"/>
          <w:szCs w:val="24"/>
        </w:rPr>
        <w:t xml:space="preserve">&lt;0.001), years since </w:t>
      </w:r>
      <w:r>
        <w:rPr>
          <w:rFonts w:ascii="Times New Roman" w:hAnsi="Times New Roman" w:cs="Times New Roman"/>
          <w:sz w:val="24"/>
          <w:szCs w:val="24"/>
        </w:rPr>
        <w:t xml:space="preserve">CKD </w:t>
      </w:r>
      <w:r w:rsidRPr="00B23072">
        <w:rPr>
          <w:rFonts w:ascii="Times New Roman" w:hAnsi="Times New Roman" w:cs="Times New Roman"/>
          <w:sz w:val="24"/>
          <w:szCs w:val="24"/>
        </w:rPr>
        <w:t>diagnosis (</w:t>
      </w:r>
      <w:r w:rsidRPr="00B23072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=0.010), number</w:t>
      </w:r>
      <w:r w:rsidRPr="00B23072">
        <w:rPr>
          <w:rFonts w:ascii="Times New Roman" w:hAnsi="Times New Roman" w:cs="Times New Roman"/>
          <w:sz w:val="24"/>
          <w:szCs w:val="24"/>
        </w:rPr>
        <w:t xml:space="preserve"> of prescribers (</w:t>
      </w:r>
      <w:r w:rsidRPr="00B23072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=0.019) and severity of </w:t>
      </w:r>
      <w:proofErr w:type="spellStart"/>
      <w:r>
        <w:rPr>
          <w:rFonts w:ascii="Times New Roman" w:hAnsi="Times New Roman" w:cs="Times New Roman"/>
          <w:sz w:val="24"/>
          <w:szCs w:val="24"/>
        </w:rPr>
        <w:t>p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b/>
          <w:sz w:val="24"/>
          <w:szCs w:val="24"/>
        </w:rPr>
        <w:t>Table 4).</w:t>
      </w:r>
    </w:p>
    <w:p w14:paraId="15F28C62" w14:textId="669DC581" w:rsidR="000D1035" w:rsidRDefault="000D1035" w:rsidP="000D1035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t>4.0: Discussion</w:t>
      </w:r>
    </w:p>
    <w:p w14:paraId="5BB23CC8" w14:textId="6E664353" w:rsidR="00DB25CF" w:rsidRPr="00DB25CF" w:rsidRDefault="00DB25CF" w:rsidP="00667142">
      <w:pPr>
        <w:spacing w:before="140"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  <w:r w:rsidRPr="00DB25CF">
        <w:rPr>
          <w:rFonts w:ascii="Times New Roman" w:hAnsi="Times New Roman" w:cs="Times New Roman"/>
          <w:sz w:val="24"/>
          <w:szCs w:val="24"/>
        </w:rPr>
        <w:t xml:space="preserve">This present study embarked on determining the predictors of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among 120 CKD adult patients on HD at the largest teaching and referral hospit</w:t>
      </w:r>
      <w:r w:rsidR="00667142">
        <w:rPr>
          <w:rFonts w:ascii="Times New Roman" w:hAnsi="Times New Roman" w:cs="Times New Roman"/>
          <w:sz w:val="24"/>
          <w:szCs w:val="24"/>
        </w:rPr>
        <w:t xml:space="preserve">al in East and Central Africa. </w:t>
      </w:r>
      <w:r w:rsidR="00E875CB" w:rsidRPr="006D4F4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prevalence of </w:t>
      </w:r>
      <w:proofErr w:type="spellStart"/>
      <w:r w:rsidR="00E875CB" w:rsidRPr="006D4F4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DI</w:t>
      </w:r>
      <w:proofErr w:type="spellEnd"/>
      <w:r w:rsidR="00E875CB" w:rsidRPr="006D4F4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mong CKD patients on HD was high at 91.6%</w:t>
      </w:r>
      <w:r w:rsidR="009B196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E875C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revious studies had established such high prevalence rates at 99.2%(12). </w:t>
      </w:r>
      <w:r w:rsidR="0066714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n addition, t</w:t>
      </w:r>
      <w:r w:rsidRPr="00DB25CF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were associated with polypharmacy (</w:t>
      </w:r>
      <w:r w:rsidRPr="00DB25CF">
        <w:rPr>
          <w:rFonts w:ascii="Times New Roman" w:hAnsi="Times New Roman" w:cs="Times New Roman"/>
          <w:i/>
          <w:sz w:val="24"/>
          <w:szCs w:val="24"/>
        </w:rPr>
        <w:t>p</w:t>
      </w:r>
      <w:r w:rsidRPr="00DB25CF">
        <w:rPr>
          <w:rFonts w:ascii="Times New Roman" w:hAnsi="Times New Roman" w:cs="Times New Roman"/>
          <w:sz w:val="24"/>
          <w:szCs w:val="24"/>
        </w:rPr>
        <w:t>&lt;0.001) and number of years since diagnosis (</w:t>
      </w:r>
      <w:r w:rsidRPr="00DB25CF">
        <w:rPr>
          <w:rFonts w:ascii="Times New Roman" w:hAnsi="Times New Roman" w:cs="Times New Roman"/>
          <w:i/>
          <w:sz w:val="24"/>
          <w:szCs w:val="24"/>
        </w:rPr>
        <w:t>p</w:t>
      </w:r>
      <w:r w:rsidR="00667142">
        <w:rPr>
          <w:rFonts w:ascii="Times New Roman" w:hAnsi="Times New Roman" w:cs="Times New Roman"/>
          <w:sz w:val="24"/>
          <w:szCs w:val="24"/>
        </w:rPr>
        <w:t>=0.051), which corroborates related studies which</w:t>
      </w:r>
      <w:r w:rsidRPr="00DB25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established that the prevalence of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</w:t>
      </w:r>
      <w:r w:rsidR="00550C29">
        <w:rPr>
          <w:rFonts w:ascii="Times New Roman" w:hAnsi="Times New Roman" w:cs="Times New Roman"/>
          <w:sz w:val="24"/>
          <w:szCs w:val="24"/>
        </w:rPr>
        <w:t>was significantly associated with</w:t>
      </w:r>
      <w:r w:rsidR="00667142">
        <w:rPr>
          <w:rFonts w:ascii="Times New Roman" w:hAnsi="Times New Roman" w:cs="Times New Roman"/>
          <w:sz w:val="24"/>
          <w:szCs w:val="24"/>
        </w:rPr>
        <w:t xml:space="preserve"> </w:t>
      </w:r>
      <w:r w:rsidR="00550C29">
        <w:rPr>
          <w:rFonts w:ascii="Times New Roman" w:hAnsi="Times New Roman" w:cs="Times New Roman"/>
          <w:sz w:val="24"/>
          <w:szCs w:val="24"/>
        </w:rPr>
        <w:t xml:space="preserve"> </w:t>
      </w:r>
      <w:r w:rsidR="00667142">
        <w:rPr>
          <w:rFonts w:ascii="Times New Roman" w:hAnsi="Times New Roman" w:cs="Times New Roman"/>
          <w:sz w:val="24"/>
          <w:szCs w:val="24"/>
        </w:rPr>
        <w:t>concomitant  use of multiple drugs</w:t>
      </w:r>
      <w:r w:rsidRPr="00DB25CF">
        <w:rPr>
          <w:rFonts w:ascii="Times New Roman" w:hAnsi="Times New Roman" w:cs="Times New Roman"/>
          <w:sz w:val="24"/>
          <w:szCs w:val="24"/>
        </w:rPr>
        <w:t xml:space="preserve">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antos","given":"Nara Jacqueline Souza","non-dropping-particle":"dos","parse-names":false,"suffix":""},{"dropping-particle":"","family":"Lemos","given":"Lucas Brasileiro","non-dropping-particle":"","parse-names":false,"suffix":""},{"dropping-particle":"","family":"Almeida","given":"Paulo Henrique Ribeiro Fernandes","non-dropping-particle":"","parse-names":false,"suffix":""},{"dropping-particle":"","family":"Nery","given":"Adriana Gonçalves","non-dropping-particle":"","parse-names":false,"suffix":""},{"dropping-particle":"","family":"Silveira Lemos","given":"Gisele","non-dropping-particle":"da","parse-names":false,"suffix":""}],"id":"ITEM-1","issued":{"date-parts":[["0"]]},"title":"Potential drug interactions in prescribed and non-prescribed medicinal products for hemodialytic patients","type":"article-journal"},"uris":["http://www.mendeley.com/documents/?uuid=22cf438c-5a27-49b0-aeec-b5c7172a8fbc","http://www.mendeley.com/documents/?uuid=66808b03-c229-4aa7-b9f4-d9cb40fc65ee"]}],"mendeley":{"formattedCitation":"(dos Santos et al., n.d.)","manualFormatting":"(dos Santos et al., 2018)","plainTextFormattedCitation":"(dos Santos et al., n.d.)","previouslyFormattedCitation":"(dos Santos et al., n.d.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832A91">
        <w:rPr>
          <w:rFonts w:ascii="Times New Roman" w:hAnsi="Times New Roman" w:cs="Times New Roman"/>
          <w:noProof/>
          <w:sz w:val="24"/>
          <w:szCs w:val="24"/>
        </w:rPr>
        <w:t>(dos Santos et al., 2018</w:t>
      </w:r>
      <w:r w:rsidR="00832A91" w:rsidRPr="00832A91">
        <w:rPr>
          <w:rFonts w:ascii="Times New Roman" w:hAnsi="Times New Roman" w:cs="Times New Roman"/>
          <w:noProof/>
          <w:sz w:val="24"/>
          <w:szCs w:val="24"/>
        </w:rPr>
        <w:t>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FD2BEB6" w14:textId="16D0D3C9" w:rsidR="00DB25CF" w:rsidRPr="00DB25CF" w:rsidRDefault="00DB25CF" w:rsidP="00DB25CF">
      <w:pPr>
        <w:spacing w:before="140"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  <w:r w:rsidRPr="00DB25CF">
        <w:rPr>
          <w:rFonts w:ascii="Times New Roman" w:hAnsi="Times New Roman" w:cs="Times New Roman"/>
          <w:sz w:val="24"/>
          <w:szCs w:val="24"/>
        </w:rPr>
        <w:t xml:space="preserve">There were no statistically significant associations between participants’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sociodemographic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such as age and potential drug interactions. Conflicting studies amongst CKD patients in Germany found out that factors such as older age increased the odds of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among patients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048-8505","author":[{"dropping-particle":"","family":"Schmidt","given":"Insa M","non-dropping-particle":"","parse-names":false,"suffix":""},{"dropping-particle":"","family":"Hübner","given":"Silvia","non-dropping-particle":"","parse-names":false,"suffix":""},{"dropping-particle":"","family":"Nadal","given":"Jennifer","non-dropping-particle":"","parse-names":false,"suffix":""},{"dropping-particle":"","family":"Titze","given":"Stephanie","non-dropping-particle":"","parse-names":false,"suffix":""},{"dropping-particle":"","family":"Schmid","given":"Matthias","non-dropping-particle":"","parse-names":false,"suffix":""},{"dropping-particle":"","family":"Bärthlein","given":"Barbara","non-dropping-particle":"","parse-names":false,"suffix":""},{"dropping-particle":"","family":"Schlieper","given":"Georg","non-dropping-particle":"","parse-names":false,"suffix":""},{"dropping-particle":"","family":"Dienemann","given":"Thomas","non-dropping-particle":"","parse-names":false,"suffix":""},{"dropping-particle":"","family":"Schultheiss","given":"Ulla T","non-dropping-particle":"","parse-names":false,"suffix":""},{"dropping-particle":"","family":"Meiselbach","given":"Heike","non-dropping-particle":"","parse-names":false,"suffix":""}],"container-title":"Clinical kidney journal","id":"ITEM-1","issue":"5","issued":{"date-parts":[["2019"]]},"page":"663-672","publisher":"Oxford University Press","title":"Patterns of medication use and the burden of polypharmacy in patients with chronic kidney disease: the German Chronic Kidney Disease study","type":"article-journal","volume":"12"},"uris":["http://www.mendeley.com/documents/?uuid=d989c8f9-c704-45cd-8a66-b19b022e4b9b","http://www.mendeley.com/documents/?uuid=d6cc6361-ea95-4c68-8efb-f1f7a212a599"]}],"mendeley":{"formattedCitation":"(Schmidt et al., 2019)","plainTextFormattedCitation":"(Schmidt et al., 2019)","previouslyFormattedCitation":"(Schmidt et al., 2019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Schmidt et al., 2019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 xml:space="preserve">. Another related study carried out in Spain established that advanced age increased the risk of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="00137100">
        <w:rPr>
          <w:rFonts w:ascii="Times New Roman" w:hAnsi="Times New Roman" w:cs="Times New Roman"/>
          <w:sz w:val="24"/>
          <w:szCs w:val="24"/>
        </w:rPr>
        <w:t xml:space="preserve"> </w:t>
      </w:r>
      <w:r w:rsidR="0013710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999-4923","author":[{"dropping-particle":"","family":"Santos-Díaz","given":"Gracia","non-dropping-particle":"","parse-names":false,"suffix":""},{"dropping-particle":"","family":"Pérez-Pico","given":"Ana María","non-dropping-particle":"","parse-names":false,"suffix":""},{"dropping-particle":"","family":"Suárez-Santisteban","given":"Miguel Ángel","non-dropping-particle":"","parse-names":false,"suffix":""},{"dropping-particle":"","family":"García-Bernalt","given":"Vanesa","non-dropping-particle":"","parse-names":false,"suffix":""},{"dropping-particle":"","family":"Mayordomo","given":"Raquel","non-dropping-particle":"","parse-names":false,"suffix":""},{"dropping-particle":"","family":"Dorado","given":"Pedro","non-dropping-particle":"","parse-names":false,"suffix":""}],"container-title":"Pharmaceutics","id":"ITEM-1","issue":"8","issued":{"date-parts":[["2020"]]},"page":"713","publisher":"MDPI","title":"Prevalence of potential drug–drug interaction risk among chronic kidney disease patients in a Spanish hospital","type":"article-journal","volume":"12"},"uris":["http://www.mendeley.com/documents/?uuid=cffd6ef3-ed15-4827-846d-b19c2d93c49d","http://www.mendeley.com/documents/?uuid=00f50881-48e7-4eda-9c40-675137c4f4f5"]}],"mendeley":{"formattedCitation":"(Santos-Díaz et al., 2020)","plainTextFormattedCitation":"(Santos-Díaz et al., 2020)","previouslyFormattedCitation":"(Santos-Díaz et al., 2020)"},"properties":{"noteIndex":0},"schema":"https://github.com/citation-style-language/schema/raw/master/csl-citation.json"}</w:instrText>
      </w:r>
      <w:r w:rsidR="00137100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Santos-Díaz et al., 2020)</w:t>
      </w:r>
      <w:r w:rsidR="00137100">
        <w:rPr>
          <w:rFonts w:ascii="Times New Roman" w:hAnsi="Times New Roman" w:cs="Times New Roman"/>
          <w:sz w:val="24"/>
          <w:szCs w:val="24"/>
        </w:rPr>
        <w:fldChar w:fldCharType="end"/>
      </w:r>
      <w:r w:rsidR="00137100">
        <w:rPr>
          <w:rFonts w:ascii="Times New Roman" w:hAnsi="Times New Roman" w:cs="Times New Roman"/>
          <w:sz w:val="24"/>
          <w:szCs w:val="24"/>
        </w:rPr>
        <w:t xml:space="preserve">. </w:t>
      </w:r>
      <w:r w:rsidRPr="00DB25CF">
        <w:rPr>
          <w:rFonts w:ascii="Times New Roman" w:hAnsi="Times New Roman" w:cs="Times New Roman"/>
          <w:sz w:val="24"/>
          <w:szCs w:val="24"/>
        </w:rPr>
        <w:t>The observed differences could be due to different study populations</w:t>
      </w:r>
      <w:r w:rsidR="00667142">
        <w:rPr>
          <w:rFonts w:ascii="Times New Roman" w:hAnsi="Times New Roman" w:cs="Times New Roman"/>
          <w:sz w:val="24"/>
          <w:szCs w:val="24"/>
        </w:rPr>
        <w:t>. For instance,</w:t>
      </w:r>
      <w:r w:rsidRPr="00DB25CF">
        <w:rPr>
          <w:rFonts w:ascii="Times New Roman" w:hAnsi="Times New Roman" w:cs="Times New Roman"/>
          <w:sz w:val="24"/>
          <w:szCs w:val="24"/>
        </w:rPr>
        <w:t xml:space="preserve"> the latter study focused on patients who were 55 years and above </w:t>
      </w:r>
      <w:r w:rsidR="002B4C69">
        <w:rPr>
          <w:rFonts w:ascii="Times New Roman" w:hAnsi="Times New Roman" w:cs="Times New Roman"/>
          <w:sz w:val="24"/>
          <w:szCs w:val="24"/>
        </w:rPr>
        <w:t>unlike the present study</w:t>
      </w:r>
      <w:r w:rsidRPr="00DB25CF">
        <w:rPr>
          <w:rFonts w:ascii="Times New Roman" w:hAnsi="Times New Roman" w:cs="Times New Roman"/>
          <w:sz w:val="24"/>
          <w:szCs w:val="24"/>
        </w:rPr>
        <w:t xml:space="preserve">. </w:t>
      </w:r>
      <w:r w:rsidR="00667142">
        <w:rPr>
          <w:rFonts w:ascii="Times New Roman" w:hAnsi="Times New Roman" w:cs="Times New Roman"/>
          <w:sz w:val="24"/>
          <w:szCs w:val="24"/>
        </w:rPr>
        <w:t>Perhaps the h</w:t>
      </w:r>
      <w:r w:rsidRPr="00DB25CF">
        <w:rPr>
          <w:rFonts w:ascii="Times New Roman" w:hAnsi="Times New Roman" w:cs="Times New Roman"/>
          <w:sz w:val="24"/>
          <w:szCs w:val="24"/>
        </w:rPr>
        <w:t xml:space="preserve">ealthcare setting </w:t>
      </w:r>
      <w:r w:rsidR="00667142">
        <w:rPr>
          <w:rFonts w:ascii="Times New Roman" w:hAnsi="Times New Roman" w:cs="Times New Roman"/>
          <w:sz w:val="24"/>
          <w:szCs w:val="24"/>
        </w:rPr>
        <w:t xml:space="preserve">may also have </w:t>
      </w:r>
      <w:r w:rsidRPr="00DB25CF">
        <w:rPr>
          <w:rFonts w:ascii="Times New Roman" w:hAnsi="Times New Roman" w:cs="Times New Roman"/>
          <w:sz w:val="24"/>
          <w:szCs w:val="24"/>
        </w:rPr>
        <w:t xml:space="preserve">contributed to the observed differences </w:t>
      </w:r>
      <w:r w:rsidR="00667142">
        <w:rPr>
          <w:rFonts w:ascii="Times New Roman" w:hAnsi="Times New Roman" w:cs="Times New Roman"/>
          <w:sz w:val="24"/>
          <w:szCs w:val="24"/>
        </w:rPr>
        <w:t>settings in</w:t>
      </w:r>
      <w:r w:rsidRPr="00DB25CF">
        <w:rPr>
          <w:rFonts w:ascii="Times New Roman" w:hAnsi="Times New Roman" w:cs="Times New Roman"/>
          <w:sz w:val="24"/>
          <w:szCs w:val="24"/>
        </w:rPr>
        <w:t xml:space="preserve"> a high resource </w:t>
      </w:r>
      <w:r w:rsidR="00667142">
        <w:rPr>
          <w:rFonts w:ascii="Times New Roman" w:hAnsi="Times New Roman" w:cs="Times New Roman"/>
          <w:sz w:val="24"/>
          <w:szCs w:val="24"/>
        </w:rPr>
        <w:t>environment can</w:t>
      </w:r>
      <w:r w:rsidRPr="00DB25CF">
        <w:rPr>
          <w:rFonts w:ascii="Times New Roman" w:hAnsi="Times New Roman" w:cs="Times New Roman"/>
          <w:sz w:val="24"/>
          <w:szCs w:val="24"/>
        </w:rPr>
        <w:t xml:space="preserve"> curtail the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early enough using developed computer systems such as the interaction checkers for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before patients are prescribed the medicines. </w:t>
      </w:r>
    </w:p>
    <w:p w14:paraId="73C8F684" w14:textId="411901EE" w:rsidR="00667142" w:rsidRDefault="00DB25CF" w:rsidP="00DB25CF">
      <w:pPr>
        <w:spacing w:before="140"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  <w:r w:rsidRPr="00DB25CF">
        <w:rPr>
          <w:rFonts w:ascii="Times New Roman" w:hAnsi="Times New Roman" w:cs="Times New Roman"/>
          <w:sz w:val="24"/>
          <w:szCs w:val="24"/>
        </w:rPr>
        <w:t xml:space="preserve">The present study found out that 115(95.2%) of the study participants had at least one comorbidity. </w:t>
      </w:r>
      <w:r w:rsidR="00667142">
        <w:rPr>
          <w:rFonts w:ascii="Times New Roman" w:hAnsi="Times New Roman" w:cs="Times New Roman"/>
          <w:sz w:val="24"/>
          <w:szCs w:val="24"/>
        </w:rPr>
        <w:t xml:space="preserve">This is important because the number of comorbidities determine the extent of polypharmacy and may influence the management. </w:t>
      </w:r>
      <w:r w:rsidRPr="00DB25CF">
        <w:rPr>
          <w:rFonts w:ascii="Times New Roman" w:hAnsi="Times New Roman" w:cs="Times New Roman"/>
          <w:sz w:val="24"/>
          <w:szCs w:val="24"/>
        </w:rPr>
        <w:lastRenderedPageBreak/>
        <w:t xml:space="preserve">Past researchers had revealed that 98.2% of adults with CKD had at least one comorbidity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960-1643","author":[{"dropping-particle":"","family":"MacRae","given":"Clare","non-dropping-particle":"","parse-names":false,"suffix":""},{"dropping-particle":"","family":"Mercer","given":"Stewart W","non-dropping-particle":"","parse-names":false,"suffix":""},{"dropping-particle":"","family":"Guthrie","given":"Bruce","non-dropping-particle":"","parse-names":false,"suffix":""},{"dropping-particle":"","family":"Henderson","given":"David","non-dropping-particle":"","parse-names":false,"suffix":""}],"container-title":"British Journal of General Practice","id":"ITEM-1","issue":"704","issued":{"date-parts":[["2021"]]},"page":"e243-e249","publisher":"British Journal of General Practice","title":"Comorbidity in chronic kidney disease: a large cross-sectional study of prevalence in Scottish primary care","type":"article-journal","volume":"71"},"uris":["http://www.mendeley.com/documents/?uuid=4ccb0c1b-0fb9-4f6a-838d-fc1e0d697521","http://www.mendeley.com/documents/?uuid=afe33efc-e202-40a5-9609-0c67db21349a"]}],"mendeley":{"formattedCitation":"(MacRae et al., 2021)","plainTextFormattedCitation":"(MacRae et al., 2021)","previouslyFormattedCitation":"(MacRae et al., 2021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MacRae et al., 2021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 xml:space="preserve">.  Further, the study population comprised of 58% who were having at least two comorbidities. This is comparable with a study carried out in Italy to assess the factors associated with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which found that nearly 59% of the participants had comorbidities that influenced the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during their management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953-6205","author":[{"dropping-particle":"","family":"Gallo","given":"Paolo","non-dropping-particle":"","parse-names":false,"suffix":""},{"dropping-particle":"","family":"Vincentis","given":"Antonio","non-dropping-particle":"De","parse-names":false,"suffix":""},{"dropping-particle":"","family":"Pedone","given":"Claudio","non-dropping-particle":"","parse-names":false,"suffix":""},{"dropping-particle":"","family":"Nobili","given":"Alessandro","non-dropping-particle":"","parse-names":false,"suffix":""},{"dropping-particle":"","family":"Tettamanti","given":"Mauro","non-dropping-particle":"","parse-names":false,"suffix":""},{"dropping-particle":"","family":"Gentilucci","given":"Umberto Vespasiani","non-dropping-particle":"","parse-names":false,"suffix":""},{"dropping-particle":"","family":"Picardi","given":"Antonio","non-dropping-particle":"","parse-names":false,"suffix":""},{"dropping-particle":"","family":"Mannucci","given":"Pier Mannuccio","non-dropping-particle":"","parse-names":false,"suffix":""},{"dropping-particle":"","family":"Incalzi","given":"Raffaele Antonelli","non-dropping-particle":"","parse-names":false,"suffix":""},{"dropping-particle":"","family":"Investigators","given":"REPOSI","non-dropping-particle":"","parse-names":false,"suffix":""}],"container-title":"European journal of internal medicine","id":"ITEM-1","issued":{"date-parts":[["2019"]]},"page":"51-57","publisher":"Elsevier","title":"Drug–drug interactions involving CYP3A4 and p-glycoprotein in hospitalized elderly patients","type":"article-journal","volume":"65"},"uris":["http://www.mendeley.com/documents/?uuid=9ec0f6f6-83f6-4123-a96f-a72ede7559e7","http://www.mendeley.com/documents/?uuid=ad0a7407-f7a7-4385-a9cc-7da3b0ceb830"]}],"mendeley":{"formattedCitation":"(Gallo et al., 2019)","plainTextFormattedCitation":"(Gallo et al., 2019)","previouslyFormattedCitation":"(Gallo et al., 2019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Gallo et al., 2019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4D45659" w14:textId="7F7DA15C" w:rsidR="00DB25CF" w:rsidRPr="00DB25CF" w:rsidRDefault="00DB25CF" w:rsidP="00DB25CF">
      <w:pPr>
        <w:spacing w:before="140"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  <w:r w:rsidRPr="00DB25CF">
        <w:rPr>
          <w:rFonts w:ascii="Times New Roman" w:hAnsi="Times New Roman" w:cs="Times New Roman"/>
          <w:sz w:val="24"/>
          <w:szCs w:val="24"/>
        </w:rPr>
        <w:t xml:space="preserve">The present study established that </w:t>
      </w:r>
      <w:r w:rsidR="002B4C69">
        <w:rPr>
          <w:rFonts w:ascii="Times New Roman" w:hAnsi="Times New Roman" w:cs="Times New Roman"/>
          <w:sz w:val="24"/>
          <w:szCs w:val="24"/>
        </w:rPr>
        <w:t xml:space="preserve">the </w:t>
      </w:r>
      <w:r w:rsidRPr="00DB25CF">
        <w:rPr>
          <w:rFonts w:ascii="Times New Roman" w:hAnsi="Times New Roman" w:cs="Times New Roman"/>
          <w:sz w:val="24"/>
          <w:szCs w:val="24"/>
        </w:rPr>
        <w:t xml:space="preserve">main comorbid illnesses were (89.2%), diabetes (44.2%) and HIV which are positively associated with development of CKD. Previous study had revealed that hypertension (88%) was the most common comorbidity among the study participants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Fraser","given":"Simon D S","non-dropping-particle":"","parse-names":false,"suffix":""},{"dropping-particle":"","family":"Roderick","given":"Paul J","non-dropping-particle":"","parse-names":false,"suffix":""},{"dropping-particle":"","family":"May","given":"Carl R","non-dropping-particle":"","parse-names":false,"suffix":""},{"dropping-particle":"","family":"McIntyre","given":"Natasha","non-dropping-particle":"","parse-names":false,"suffix":""},{"dropping-particle":"","family":"McIntyre","given":"Christopher","non-dropping-particle":"","parse-names":false,"suffix":""},{"dropping-particle":"","family":"Fluck","given":"Richard J","non-dropping-particle":"","parse-names":false,"suffix":""},{"dropping-particle":"","family":"Shardlow","given":"Adam","non-dropping-particle":"","parse-names":false,"suffix":""},{"dropping-particle":"","family":"Taal","given":"Maarten W","non-dropping-particle":"","parse-names":false,"suffix":""}],"container-title":"BMC nephrology","id":"ITEM-1","issued":{"date-parts":[["2015"]]},"page":"1-11","publisher":"Springer","title":"The burden of comorbidity in people with chronic kidney disease stage 3: a cohort study","type":"article-journal","volume":"16"},"uris":["http://www.mendeley.com/documents/?uuid=4d9f8a2c-4398-4851-8326-7953722708d3","http://www.mendeley.com/documents/?uuid=751e2f61-e3ca-459c-a0a8-7ceaf49faf15"]}],"mendeley":{"formattedCitation":"(Fraser et al., 2015)","plainTextFormattedCitation":"(Fraser et al., 2015)","previouslyFormattedCitation":"(Fraser et al., 2015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Fraser et al., 2015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 xml:space="preserve">. Another study established that most of the respondents had two comorbidities with hypertension 99% being the most frequent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321-4848","author":[{"dropping-particle":"","family":"Fasipe","given":"Olumuyiwa John","non-dropping-particle":"","parse-names":false,"suffix":""},{"dropping-particle":"","family":"Akhideno","given":"Peter Ehizokhale","non-dropping-particle":"","parse-names":false,"suffix":""},{"dropping-particle":"","family":"Ibiyemi-Fasipe","given":"Oluwatosin Beatrice","non-dropping-particle":"","parse-names":false,"suffix":""},{"dropping-particle":"","family":"Idowu","given":"Ayodeji Adebayo","non-dropping-particle":"","parse-names":false,"suffix":""}],"container-title":"Archives of Medicine and Health Sciences","id":"ITEM-1","issue":"1","issued":{"date-parts":[["2018"]]},"page":"40-47","publisher":"Medknow","title":"The burden of polypharmacy and pattern of comorbidities among chronic kidney disease patients in clinical practice","type":"article-journal","volume":"6"},"uris":["http://www.mendeley.com/documents/?uuid=3b37e229-7b59-4bf4-8a10-873266fc02b5","http://www.mendeley.com/documents/?uuid=64292ecc-702c-4de3-b748-04d570a479d8"]}],"mendeley":{"formattedCitation":"(Fasipe et al., 2018)","plainTextFormattedCitation":"(Fasipe et al., 2018)","previouslyFormattedCitation":"(Fasipe et al., 2018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Fasipe et al., 2018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 xml:space="preserve">.Although, the prevalence of comorbidities is not as high as from study that demonstrated that 98.2% of study participants had at least one comorbidity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85-2538","author":[{"dropping-particle":"","family":"Tonelli","given":"Marcello","non-dropping-particle":"","parse-names":false,"suffix":""},{"dropping-particle":"","family":"Wiebe","given":"Natasha","non-dropping-particle":"","parse-names":false,"suffix":""},{"dropping-particle":"","family":"Guthrie","given":"Bruce","non-dropping-particle":"","parse-names":false,"suffix":""},{"dropping-particle":"","family":"James","given":"Matthew T","non-dropping-particle":"","parse-names":false,"suffix":""},{"dropping-particle":"","family":"Quan","given":"Hude","non-dropping-particle":"","parse-names":false,"suffix":""},{"dropping-particle":"","family":"Fortin","given":"Martin","non-dropping-particle":"","parse-names":false,"suffix":""},{"dropping-particle":"","family":"Klarenbach","given":"Scott W","non-dropping-particle":"","parse-names":false,"suffix":""},{"dropping-particle":"","family":"Sargious","given":"Peter","non-dropping-particle":"","parse-names":false,"suffix":""},{"dropping-particle":"","family":"Straus","given":"Sharon","non-dropping-particle":"","parse-names":false,"suffix":""},{"dropping-particle":"","family":"Lewanczuk","given":"Richard","non-dropping-particle":"","parse-names":false,"suffix":""}],"container-title":"Kidney international","id":"ITEM-1","issue":"4","issued":{"date-parts":[["2015"]]},"page":"859-866","publisher":"Elsevier","title":"Comorbidity as a driver of adverse outcomes in people with chronic kidney disease","type":"article-journal","volume":"88"},"uris":["http://www.mendeley.com/documents/?uuid=80cf0e34-9dbb-45d3-bc3c-8191cfcb5d3c","http://www.mendeley.com/documents/?uuid=696fb1aa-a27e-4fc9-aeb0-f0044b5df801"]}],"mendeley":{"formattedCitation":"(Tonelli et al., 2015)","plainTextFormattedCitation":"(Tonelli et al., 2015)","previouslyFormattedCitation":"(Tonelli et al., 2015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Tonelli et al., 2015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 xml:space="preserve">, it is a revelation that comorbidities are common among CKD patients. </w:t>
      </w:r>
    </w:p>
    <w:p w14:paraId="71017510" w14:textId="50E9BBA4" w:rsidR="00DB25CF" w:rsidRPr="00DB25CF" w:rsidRDefault="00DB25CF" w:rsidP="00DB25CF">
      <w:pPr>
        <w:spacing w:before="140"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  <w:r w:rsidRPr="00DB25CF">
        <w:rPr>
          <w:rFonts w:ascii="Times New Roman" w:hAnsi="Times New Roman" w:cs="Times New Roman"/>
          <w:sz w:val="24"/>
          <w:szCs w:val="24"/>
        </w:rPr>
        <w:t xml:space="preserve">Majority of the participants (61%) had between 0-5 number of drug interaction pairs. This correlates with a study that found out that out of 96 reviewed patient case records, 67(69.7%) showed drug-interaction pairs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648-9144","author":[{"dropping-particle":"","family":"Shahzadi","given":"Andleeb","non-dropping-particle":"","parse-names":false,"suffix":""},{"dropping-particle":"","family":"Sonmez","given":"Ikbal","non-dropping-particle":"","parse-names":false,"suffix":""},{"dropping-particle":"","family":"Kose","given":"Cagla","non-dropping-particle":"","parse-names":false,"suffix":""},{"dropping-particle":"","family":"Oktan","given":"Burhaneddin","non-dropping-particle":"","parse-names":false,"suffix":""},{"dropping-particle":"","family":"Alagoz","given":"Selma","non-dropping-particle":"","parse-names":false,"suffix":""},{"dropping-particle":"","family":"Sonmez","given":"Haktan","non-dropping-particle":"","parse-names":false,"suffix":""},{"dropping-particle":"","family":"Hussain","given":"Adil","non-dropping-particle":"","parse-names":false,"suffix":""},{"dropping-particle":"","family":"Akkan","given":"Ahmet Gokhan","non-dropping-particle":"","parse-names":false,"suffix":""}],"container-title":"Medicina","id":"ITEM-1","issue":"2","issued":{"date-parts":[["2022"]]},"page":"183","publisher":"MDPI","title":"The prevalence of potential drug-drug interactions in CKD-A retrospective observational study of Cerrahpasa nephrology unit","type":"article-journal","volume":"58"},"uris":["http://www.mendeley.com/documents/?uuid=6f57578b-927d-4828-835c-4dacb5cdc880","http://www.mendeley.com/documents/?uuid=1f4a5ea6-04d0-4ef7-81c2-99917faa816b"]}],"mendeley":{"formattedCitation":"(Shahzadi et al., 2022)","plainTextFormattedCitation":"(Shahzadi et al., 2022)","previouslyFormattedCitation":"(Shahzadi et al., 2022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Shahzadi et al., 2022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 xml:space="preserve">. Another study found out that the average number of interactions was one interacting pair per patient with majority (57.7%) having interacting pairs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kite","given":"Simon","non-dropping-particle":"","parse-names":false,"suffix":""}],"id":"ITEM-1","issued":{"date-parts":[["2019"]]},"publisher":"University of Nairobi","title":"Clinically Significant Potential Drug-drug Interactions Among Adult Diabetic Hypertensive Outpatients at Kenyatta National Hospital","type":"article"},"uris":["http://www.mendeley.com/documents/?uuid=3a5b04ce-8873-4fa4-84e1-47f5045d9730"]}],"mendeley":{"formattedCitation":"(Makite, 2019)","plainTextFormattedCitation":"(Makite, 2019)","previouslyFormattedCitation":"(Makite, 2019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Makite, 2019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>.</w:t>
      </w:r>
    </w:p>
    <w:p w14:paraId="5FF4D3C2" w14:textId="7D07BE6B" w:rsidR="00DB25CF" w:rsidRPr="00DB25CF" w:rsidRDefault="00DB25CF" w:rsidP="00DB25CF">
      <w:pPr>
        <w:spacing w:before="140"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</w:p>
    <w:p w14:paraId="4E6C9783" w14:textId="6655B25E" w:rsidR="00DB25CF" w:rsidRPr="00DB25CF" w:rsidRDefault="00DB25CF" w:rsidP="00DB25CF">
      <w:pPr>
        <w:spacing w:before="140"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  <w:r w:rsidRPr="00DB25CF">
        <w:rPr>
          <w:rFonts w:ascii="Times New Roman" w:hAnsi="Times New Roman" w:cs="Times New Roman"/>
          <w:sz w:val="24"/>
          <w:szCs w:val="24"/>
        </w:rPr>
        <w:t xml:space="preserve">There was a statistically significant association between the participants’ highest education level and severity of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63% (p=0.049). Perhaps those who had gone through formal education were in a position to understand their medication. Those with highest level of education are probably less likely to get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as they perhaps consult before indulging into polypharmacy that was found to influence severity of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FAD2E5A" w14:textId="0BC2EAFB" w:rsidR="00DB25CF" w:rsidRDefault="00DB25CF" w:rsidP="00A80290">
      <w:pPr>
        <w:spacing w:before="140"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  <w:r w:rsidRPr="00DB25CF">
        <w:rPr>
          <w:rFonts w:ascii="Times New Roman" w:hAnsi="Times New Roman" w:cs="Times New Roman"/>
          <w:sz w:val="24"/>
          <w:szCs w:val="24"/>
        </w:rPr>
        <w:lastRenderedPageBreak/>
        <w:t xml:space="preserve">The years since diagnosis (P=0.051) and polypharmacy (P&lt;0.001) had a statistically significant association with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. The more the years since diagnosis </w:t>
      </w:r>
      <w:r w:rsidR="00A80290">
        <w:rPr>
          <w:rFonts w:ascii="Times New Roman" w:hAnsi="Times New Roman" w:cs="Times New Roman"/>
          <w:sz w:val="24"/>
          <w:szCs w:val="24"/>
        </w:rPr>
        <w:t>suggests that</w:t>
      </w:r>
      <w:r w:rsidRPr="00DB25CF">
        <w:rPr>
          <w:rFonts w:ascii="Times New Roman" w:hAnsi="Times New Roman" w:cs="Times New Roman"/>
          <w:sz w:val="24"/>
          <w:szCs w:val="24"/>
        </w:rPr>
        <w:t xml:space="preserve"> the more the chances of polypharmacy hence increased number of interacting </w:t>
      </w:r>
      <w:r w:rsidR="008E7526" w:rsidRPr="00DB25CF">
        <w:rPr>
          <w:rFonts w:ascii="Times New Roman" w:hAnsi="Times New Roman" w:cs="Times New Roman"/>
          <w:sz w:val="24"/>
          <w:szCs w:val="24"/>
        </w:rPr>
        <w:t>drugs. The</w:t>
      </w:r>
      <w:r w:rsidRPr="00DB25CF">
        <w:rPr>
          <w:rFonts w:ascii="Times New Roman" w:hAnsi="Times New Roman" w:cs="Times New Roman"/>
          <w:sz w:val="24"/>
          <w:szCs w:val="24"/>
        </w:rPr>
        <w:t xml:space="preserve"> more the polypharmacy perhaps the more the interacting drug pairs. The years since diagnosis and polypharmacy has previous been reported to influence the number of interacting drugs in a study on  potential drug interactions for hemodialytic patients 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antos","given":"Nara Jacqueline Souza","non-dropping-particle":"dos","parse-names":false,"suffix":""},{"dropping-particle":"","family":"Lemos","given":"Lucas Brasileiro","non-dropping-particle":"","parse-names":false,"suffix":""},{"dropping-particle":"","family":"Almeida","given":"Paulo Henrique Ribeiro Fernandes","non-dropping-particle":"","parse-names":false,"suffix":""},{"dropping-particle":"","family":"Nery","given":"Adriana Gonçalves","non-dropping-particle":"","parse-names":false,"suffix":""},{"dropping-particle":"","family":"Silveira Lemos","given":"Gisele","non-dropping-particle":"da","parse-names":false,"suffix":""}],"id":"ITEM-1","issued":{"date-parts":[["0"]]},"title":"Potential drug interactions in prescribed and non-prescribed medicinal products for hemodialytic patients","type":"article-journal"},"uris":["http://www.mendeley.com/documents/?uuid=66808b03-c229-4aa7-b9f4-d9cb40fc65ee","http://www.mendeley.com/documents/?uuid=22cf438c-5a27-49b0-aeec-b5c7172a8fbc"]}],"mendeley":{"formattedCitation":"(dos Santos et al., n.d.)","plainTextFormattedCitation":"(dos Santos et al., n.d.)","previouslyFormattedCitation":"(dos Santos et al., n.d.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dos Santos et al., n.d.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="00A80290">
        <w:rPr>
          <w:rFonts w:ascii="Times New Roman" w:hAnsi="Times New Roman" w:cs="Times New Roman"/>
          <w:sz w:val="24"/>
          <w:szCs w:val="24"/>
        </w:rPr>
        <w:t>.  Furthermore, a</w:t>
      </w:r>
      <w:r w:rsidRPr="00DB25CF">
        <w:rPr>
          <w:rFonts w:ascii="Times New Roman" w:hAnsi="Times New Roman" w:cs="Times New Roman"/>
          <w:sz w:val="24"/>
          <w:szCs w:val="24"/>
        </w:rPr>
        <w:t xml:space="preserve"> similar  study established that polypharmacy influenced the severity of </w:t>
      </w:r>
      <w:proofErr w:type="spellStart"/>
      <w:r w:rsidRPr="00DB25CF">
        <w:rPr>
          <w:rFonts w:ascii="Times New Roman" w:hAnsi="Times New Roman" w:cs="Times New Roman"/>
          <w:sz w:val="24"/>
          <w:szCs w:val="24"/>
        </w:rPr>
        <w:t>pDIs</w:t>
      </w:r>
      <w:proofErr w:type="spellEnd"/>
      <w:r w:rsidRPr="00DB25CF">
        <w:rPr>
          <w:rFonts w:ascii="Times New Roman" w:hAnsi="Times New Roman" w:cs="Times New Roman"/>
          <w:sz w:val="24"/>
          <w:szCs w:val="24"/>
        </w:rPr>
        <w:t xml:space="preserve"> which had deleterious effects</w:t>
      </w:r>
      <w:r w:rsidRPr="00DB2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2A9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Olumuyiwa","given":"J Fasipe","non-dropping-particle":"","parse-names":false,"suffix":""},{"dropping-particle":"","family":"Akinwumi","given":"A Akinbodewa","non-dropping-particle":"","parse-names":false,"suffix":""},{"dropping-particle":"","family":"Ademola","given":"O Adejumo","non-dropping-particle":"","parse-names":false,"suffix":""},{"dropping-particle":"","family":"Oluwole","given":"B Akawa","non-dropping-particle":"","parse-names":false,"suffix":""},{"dropping-particle":"","family":"Ibiene","given":"E Okaka","non-dropping-particle":"","parse-names":false,"suffix":""}],"container-title":"Niger Postgrad Med J","id":"ITEM-1","issue":"2","issued":{"date-parts":[["2017"]]},"page":"88-92","title":"Prevalence and pattern of potential drug-drug interactions among chronic kidney disease patients in south-western Nigeria","type":"article-journal","volume":"24"},"uris":["http://www.mendeley.com/documents/?uuid=4d21d5aa-a9df-4f1d-88e8-852c3fe176af","http://www.mendeley.com/documents/?uuid=8c2ebc79-3bfa-430d-a072-8a9254cc47d9"]}],"mendeley":{"formattedCitation":"(Olumuyiwa et al., 2017)","plainTextFormattedCitation":"(Olumuyiwa et al., 2017)","previouslyFormattedCitation":"(Olumuyiwa et al., 2017)"},"properties":{"noteIndex":0},"schema":"https://github.com/citation-style-language/schema/raw/master/csl-citation.json"}</w:instrText>
      </w:r>
      <w:r w:rsidRPr="00DB25CF">
        <w:rPr>
          <w:rFonts w:ascii="Times New Roman" w:hAnsi="Times New Roman" w:cs="Times New Roman"/>
          <w:sz w:val="24"/>
          <w:szCs w:val="24"/>
        </w:rPr>
        <w:fldChar w:fldCharType="separate"/>
      </w:r>
      <w:r w:rsidR="00466261" w:rsidRPr="00466261">
        <w:rPr>
          <w:rFonts w:ascii="Times New Roman" w:hAnsi="Times New Roman" w:cs="Times New Roman"/>
          <w:noProof/>
          <w:sz w:val="24"/>
          <w:szCs w:val="24"/>
        </w:rPr>
        <w:t>(Olumuyiwa et al., 2017)</w:t>
      </w:r>
      <w:r w:rsidRPr="00DB25CF">
        <w:rPr>
          <w:rFonts w:ascii="Times New Roman" w:hAnsi="Times New Roman" w:cs="Times New Roman"/>
          <w:sz w:val="24"/>
          <w:szCs w:val="24"/>
        </w:rPr>
        <w:fldChar w:fldCharType="end"/>
      </w:r>
      <w:r w:rsidRPr="00DB25CF">
        <w:rPr>
          <w:rFonts w:ascii="Times New Roman" w:hAnsi="Times New Roman" w:cs="Times New Roman"/>
          <w:sz w:val="24"/>
          <w:szCs w:val="24"/>
        </w:rPr>
        <w:t>.</w:t>
      </w:r>
    </w:p>
    <w:p w14:paraId="417D9554" w14:textId="47AE39C1" w:rsidR="00B463E6" w:rsidRPr="00DB25CF" w:rsidRDefault="00A80290" w:rsidP="00DB25CF">
      <w:pPr>
        <w:spacing w:before="140" w:line="360" w:lineRule="auto"/>
        <w:ind w:left="1152" w:right="86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study shows the importance of determining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p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mong CKD patients though it</w:t>
      </w:r>
      <w:r w:rsidR="00B463E6">
        <w:rPr>
          <w:rFonts w:ascii="Times New Roman" w:hAnsi="Times New Roman" w:cs="Times New Roman"/>
          <w:sz w:val="24"/>
          <w:szCs w:val="24"/>
        </w:rPr>
        <w:t xml:space="preserve"> had a small sample </w:t>
      </w:r>
      <w:r>
        <w:rPr>
          <w:rFonts w:ascii="Times New Roman" w:hAnsi="Times New Roman" w:cs="Times New Roman"/>
          <w:sz w:val="24"/>
          <w:szCs w:val="24"/>
        </w:rPr>
        <w:t>size of 120 CKD patients. Additionally, this</w:t>
      </w:r>
      <w:r w:rsidR="00B463E6">
        <w:rPr>
          <w:rFonts w:ascii="Times New Roman" w:hAnsi="Times New Roman" w:cs="Times New Roman"/>
          <w:sz w:val="24"/>
          <w:szCs w:val="24"/>
        </w:rPr>
        <w:t xml:space="preserve"> was a cross-sectional study where the predictor and the outcome variables were assessed simultaneously for a short period of time. </w:t>
      </w:r>
      <w:r>
        <w:rPr>
          <w:rFonts w:ascii="Times New Roman" w:hAnsi="Times New Roman" w:cs="Times New Roman"/>
          <w:sz w:val="24"/>
          <w:szCs w:val="24"/>
        </w:rPr>
        <w:t>Therefore,</w:t>
      </w:r>
      <w:r w:rsidR="00B463E6">
        <w:rPr>
          <w:rFonts w:ascii="Times New Roman" w:hAnsi="Times New Roman" w:cs="Times New Roman"/>
          <w:sz w:val="24"/>
          <w:szCs w:val="24"/>
        </w:rPr>
        <w:t xml:space="preserve"> the results obtained may not reflect what was occurring throughout the year. </w:t>
      </w:r>
    </w:p>
    <w:p w14:paraId="3C7C75C1" w14:textId="77777777" w:rsidR="000D1035" w:rsidRDefault="000D1035" w:rsidP="000D1035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t>5.0: Conclusion</w:t>
      </w:r>
    </w:p>
    <w:p w14:paraId="333F756E" w14:textId="77777777" w:rsidR="00780167" w:rsidRDefault="006D4F42" w:rsidP="00780167">
      <w:pPr>
        <w:pStyle w:val="BodyText"/>
        <w:spacing w:before="152" w:line="360" w:lineRule="auto"/>
        <w:ind w:left="1152" w:right="864" w:hanging="10"/>
        <w:jc w:val="both"/>
      </w:pPr>
      <w:r w:rsidRPr="006D4F42">
        <w:rPr>
          <w:color w:val="222222"/>
          <w:shd w:val="clear" w:color="auto" w:fill="FFFFFF"/>
        </w:rPr>
        <w:t xml:space="preserve">The prevalence of </w:t>
      </w:r>
      <w:proofErr w:type="spellStart"/>
      <w:r w:rsidRPr="006D4F42">
        <w:rPr>
          <w:color w:val="222222"/>
          <w:shd w:val="clear" w:color="auto" w:fill="FFFFFF"/>
        </w:rPr>
        <w:t>pDI</w:t>
      </w:r>
      <w:proofErr w:type="spellEnd"/>
      <w:r w:rsidRPr="006D4F42">
        <w:rPr>
          <w:color w:val="222222"/>
          <w:shd w:val="clear" w:color="auto" w:fill="FFFFFF"/>
        </w:rPr>
        <w:t xml:space="preserve"> among CKD patients on HD was high at 91.6%</w:t>
      </w:r>
      <w:r w:rsidR="00780167">
        <w:rPr>
          <w:color w:val="222222"/>
          <w:shd w:val="clear" w:color="auto" w:fill="FFFFFF"/>
        </w:rPr>
        <w:t>,</w:t>
      </w:r>
      <w:r w:rsidR="009B1960">
        <w:rPr>
          <w:color w:val="222222"/>
          <w:shd w:val="clear" w:color="auto" w:fill="FFFFFF"/>
        </w:rPr>
        <w:t xml:space="preserve"> </w:t>
      </w:r>
      <w:r w:rsidR="0012057D">
        <w:rPr>
          <w:color w:val="222222"/>
          <w:shd w:val="clear" w:color="auto" w:fill="FFFFFF"/>
        </w:rPr>
        <w:t xml:space="preserve">predominantly </w:t>
      </w:r>
      <w:r w:rsidR="00780167">
        <w:rPr>
          <w:color w:val="222222"/>
          <w:shd w:val="clear" w:color="auto" w:fill="FFFFFF"/>
        </w:rPr>
        <w:t>0-5 interacting pairs, and with mean</w:t>
      </w:r>
      <w:r w:rsidRPr="006D4F42">
        <w:rPr>
          <w:color w:val="222222"/>
          <w:shd w:val="clear" w:color="auto" w:fill="FFFFFF"/>
        </w:rPr>
        <w:t xml:space="preserve"> number of 5.3(SD 4.2) </w:t>
      </w:r>
      <w:r w:rsidR="00780167">
        <w:rPr>
          <w:color w:val="222222"/>
          <w:shd w:val="clear" w:color="auto" w:fill="FFFFFF"/>
        </w:rPr>
        <w:t xml:space="preserve">pairs </w:t>
      </w:r>
      <w:r w:rsidRPr="006D4F42">
        <w:rPr>
          <w:color w:val="222222"/>
          <w:shd w:val="clear" w:color="auto" w:fill="FFFFFF"/>
        </w:rPr>
        <w:t xml:space="preserve">per participant. </w:t>
      </w:r>
      <w:r w:rsidRPr="00A80290">
        <w:rPr>
          <w:color w:val="222222"/>
          <w:shd w:val="clear" w:color="auto" w:fill="FFFFFF"/>
        </w:rPr>
        <w:t xml:space="preserve">The </w:t>
      </w:r>
      <w:r w:rsidR="00780167">
        <w:rPr>
          <w:color w:val="222222"/>
          <w:shd w:val="clear" w:color="auto" w:fill="FFFFFF"/>
        </w:rPr>
        <w:t xml:space="preserve">significant </w:t>
      </w:r>
      <w:r w:rsidRPr="00A80290">
        <w:rPr>
          <w:color w:val="222222"/>
          <w:shd w:val="clear" w:color="auto" w:fill="FFFFFF"/>
        </w:rPr>
        <w:t xml:space="preserve">factors associated with </w:t>
      </w:r>
      <w:proofErr w:type="spellStart"/>
      <w:r w:rsidRPr="00A80290">
        <w:rPr>
          <w:color w:val="222222"/>
          <w:shd w:val="clear" w:color="auto" w:fill="FFFFFF"/>
        </w:rPr>
        <w:t>pDIs</w:t>
      </w:r>
      <w:proofErr w:type="spellEnd"/>
      <w:r w:rsidRPr="00A80290">
        <w:rPr>
          <w:color w:val="222222"/>
          <w:shd w:val="clear" w:color="auto" w:fill="FFFFFF"/>
        </w:rPr>
        <w:t xml:space="preserve"> were polypharmacy and </w:t>
      </w:r>
      <w:r w:rsidR="00A80290">
        <w:rPr>
          <w:color w:val="222222"/>
          <w:shd w:val="clear" w:color="auto" w:fill="FFFFFF"/>
        </w:rPr>
        <w:t>&gt;5 years</w:t>
      </w:r>
      <w:r w:rsidRPr="00A80290">
        <w:rPr>
          <w:color w:val="222222"/>
          <w:shd w:val="clear" w:color="auto" w:fill="FFFFFF"/>
        </w:rPr>
        <w:t xml:space="preserve"> since diagnosis.</w:t>
      </w:r>
      <w:r w:rsidR="00A80290">
        <w:rPr>
          <w:color w:val="222222"/>
          <w:shd w:val="clear" w:color="auto" w:fill="FFFFFF"/>
        </w:rPr>
        <w:t xml:space="preserve"> </w:t>
      </w:r>
      <w:r w:rsidR="00D53584" w:rsidRPr="00A80290">
        <w:t xml:space="preserve">Clinicians should be encouraged to continuously monitor CKD </w:t>
      </w:r>
      <w:r w:rsidR="00780167" w:rsidRPr="00A80290">
        <w:t xml:space="preserve">patients </w:t>
      </w:r>
      <w:r w:rsidR="00780167">
        <w:t>on</w:t>
      </w:r>
      <w:r w:rsidR="00D53584" w:rsidRPr="00A80290">
        <w:t xml:space="preserve"> HD because </w:t>
      </w:r>
      <w:r w:rsidR="00780167">
        <w:t>prescribed</w:t>
      </w:r>
      <w:r w:rsidR="00D53584" w:rsidRPr="00A80290">
        <w:t xml:space="preserve"> drugs have </w:t>
      </w:r>
      <w:r w:rsidR="00780167">
        <w:t>synergistic</w:t>
      </w:r>
      <w:r w:rsidR="00D53584" w:rsidRPr="00A80290">
        <w:t xml:space="preserve"> effects.</w:t>
      </w:r>
      <w:r w:rsidR="003D7F05" w:rsidRPr="003D7F05">
        <w:t xml:space="preserve"> </w:t>
      </w:r>
      <w:r w:rsidR="003D7F05">
        <w:t xml:space="preserve">The high prevalence of </w:t>
      </w:r>
      <w:proofErr w:type="spellStart"/>
      <w:r w:rsidR="003D7F05">
        <w:t>pDIs</w:t>
      </w:r>
      <w:proofErr w:type="spellEnd"/>
      <w:r w:rsidR="003D7F05">
        <w:t xml:space="preserve"> suggests that a study should be carried out to identify the areas of mitigation measures.  Similarly, a</w:t>
      </w:r>
      <w:r w:rsidR="00D53584">
        <w:t xml:space="preserve"> large prospective study with a wider selection of the patients undergoing </w:t>
      </w:r>
      <w:proofErr w:type="spellStart"/>
      <w:r w:rsidR="00D53584">
        <w:t>haemodialysis</w:t>
      </w:r>
      <w:proofErr w:type="spellEnd"/>
      <w:r w:rsidR="00D53584">
        <w:t xml:space="preserve"> needs to be condu</w:t>
      </w:r>
      <w:r w:rsidR="003D7F05">
        <w:t xml:space="preserve">cted over an extended duration to </w:t>
      </w:r>
      <w:r w:rsidR="00D53584">
        <w:t xml:space="preserve">provide enough time to determine the </w:t>
      </w:r>
      <w:r w:rsidR="00780167">
        <w:t>risk factors</w:t>
      </w:r>
      <w:r w:rsidR="00D53584">
        <w:t xml:space="preserve"> </w:t>
      </w:r>
      <w:r w:rsidR="001B35B4">
        <w:t xml:space="preserve">of </w:t>
      </w:r>
      <w:proofErr w:type="spellStart"/>
      <w:r w:rsidR="001B35B4">
        <w:t>pDIs</w:t>
      </w:r>
      <w:proofErr w:type="spellEnd"/>
      <w:r w:rsidR="001B35B4">
        <w:t xml:space="preserve"> and any other factors influencing the management of CKD patients.</w:t>
      </w:r>
      <w:bookmarkStart w:id="0" w:name="_Hlk197682619"/>
      <w:bookmarkStart w:id="1" w:name="_Hlk180402183"/>
      <w:bookmarkStart w:id="2" w:name="_Hlk183680988"/>
      <w:bookmarkStart w:id="3" w:name="_Hlk197351200"/>
    </w:p>
    <w:p w14:paraId="1DF1219C" w14:textId="77777777" w:rsidR="00780167" w:rsidRDefault="00780167" w:rsidP="00780167">
      <w:pPr>
        <w:pStyle w:val="BodyText"/>
        <w:spacing w:before="152" w:line="360" w:lineRule="auto"/>
        <w:ind w:left="1152" w:right="864" w:hanging="10"/>
        <w:jc w:val="both"/>
        <w:rPr>
          <w:rFonts w:eastAsia="Calibri"/>
          <w:b/>
          <w:kern w:val="2"/>
        </w:rPr>
      </w:pPr>
    </w:p>
    <w:p w14:paraId="517F3B8A" w14:textId="59654ABD" w:rsidR="00780167" w:rsidRDefault="00027BBC" w:rsidP="00780167">
      <w:pPr>
        <w:pStyle w:val="BodyText"/>
        <w:spacing w:before="152" w:line="360" w:lineRule="auto"/>
        <w:ind w:left="1152" w:right="864" w:hanging="10"/>
        <w:jc w:val="both"/>
        <w:rPr>
          <w:rFonts w:eastAsia="Calibri"/>
          <w:b/>
          <w:kern w:val="2"/>
        </w:rPr>
      </w:pPr>
      <w:r w:rsidRPr="00780167">
        <w:rPr>
          <w:rFonts w:eastAsia="Calibri"/>
          <w:b/>
          <w:kern w:val="2"/>
        </w:rPr>
        <w:t>Disclaimer (Artificial intelligence)</w:t>
      </w:r>
    </w:p>
    <w:p w14:paraId="72C50438" w14:textId="08737C96" w:rsidR="00027BBC" w:rsidRPr="00780167" w:rsidRDefault="00027BBC" w:rsidP="00780167">
      <w:pPr>
        <w:pStyle w:val="BodyText"/>
        <w:spacing w:before="152" w:line="360" w:lineRule="auto"/>
        <w:ind w:left="1152" w:right="864" w:hanging="10"/>
        <w:jc w:val="both"/>
      </w:pPr>
      <w:r w:rsidRPr="0012057D">
        <w:rPr>
          <w:rFonts w:eastAsia="Calibri"/>
          <w:kern w:val="2"/>
        </w:rPr>
        <w:lastRenderedPageBreak/>
        <w:t>Author(s) hereby declare that NO generative AI technologies such as Large Language Models (</w:t>
      </w:r>
      <w:proofErr w:type="spellStart"/>
      <w:r w:rsidRPr="0012057D">
        <w:rPr>
          <w:rFonts w:eastAsia="Calibri"/>
          <w:kern w:val="2"/>
        </w:rPr>
        <w:t>ChatGPT</w:t>
      </w:r>
      <w:proofErr w:type="spellEnd"/>
      <w:r w:rsidRPr="0012057D">
        <w:rPr>
          <w:rFonts w:eastAsia="Calibri"/>
          <w:kern w:val="2"/>
        </w:rPr>
        <w:t xml:space="preserve">, COPILOT, etc.) and text-to-image generators have been used during the writing or editing of this manuscript. </w:t>
      </w:r>
    </w:p>
    <w:bookmarkEnd w:id="0"/>
    <w:bookmarkEnd w:id="1"/>
    <w:bookmarkEnd w:id="2"/>
    <w:bookmarkEnd w:id="3"/>
    <w:p w14:paraId="63B3F2DC" w14:textId="77777777" w:rsidR="00A53633" w:rsidRDefault="00A53633" w:rsidP="000D1035">
      <w:pPr>
        <w:pStyle w:val="BodyText"/>
        <w:spacing w:before="152" w:line="360" w:lineRule="auto"/>
        <w:ind w:left="1152" w:right="864" w:hanging="10"/>
        <w:jc w:val="both"/>
        <w:rPr>
          <w:b/>
        </w:rPr>
      </w:pPr>
    </w:p>
    <w:p w14:paraId="53695306" w14:textId="1B99508D" w:rsidR="00D32E3F" w:rsidRDefault="009E24E6" w:rsidP="000D1035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t>References</w:t>
      </w:r>
    </w:p>
    <w:p w14:paraId="64914107" w14:textId="38522621" w:rsidR="00871B16" w:rsidRPr="00871B16" w:rsidRDefault="009277E7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="00871B16" w:rsidRPr="00871B16">
        <w:rPr>
          <w:rFonts w:ascii="Times New Roman" w:hAnsi="Times New Roman" w:cs="Times New Roman"/>
          <w:noProof/>
          <w:sz w:val="24"/>
          <w:szCs w:val="24"/>
        </w:rPr>
        <w:t xml:space="preserve">Bello, A. K., Okpechi, I. G., Osman, M. A., Cho, Y., Htay, H., Jha, V., Wainstein, M., &amp; Johnson, D. W. (2022). Epidemiology of haemodialysis outcomes. </w:t>
      </w:r>
      <w:r w:rsidR="00871B16"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Nature Reviews Nephrology</w:t>
      </w:r>
      <w:r w:rsidR="00871B16"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71B16"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="00871B16" w:rsidRPr="00871B16">
        <w:rPr>
          <w:rFonts w:ascii="Times New Roman" w:hAnsi="Times New Roman" w:cs="Times New Roman"/>
          <w:noProof/>
          <w:sz w:val="24"/>
          <w:szCs w:val="24"/>
        </w:rPr>
        <w:t>(6), 378–395.</w:t>
      </w:r>
    </w:p>
    <w:p w14:paraId="3378887A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Braimoh, R. W., Busari, A. A., Akinyede, A. A., Ogunsakin, A. J., &amp; Olayemi, S. O. (2023). Assessment of Factors Affecting Treatment Adherence in Patients with Chronic Kidney Disease in Nigeria: A Survey from a Tertiary Health‑care Centre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Nigerian Journal of Medicine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1), 49–54.</w:t>
      </w:r>
    </w:p>
    <w:p w14:paraId="32188F7B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dos Santos, N. J. S., Lemos, L. B., Almeida, P. H. R. F., Nery, A. G., &amp; da Silveira Lemos, G. (n.d.)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Potential drug interactions in prescribed and non-prescribed medicinal products for hemodialytic patients</w:t>
      </w:r>
      <w:r w:rsidRPr="00871B1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3452F62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Fasipe, O. J., Akhideno, P. E., Ibiyemi-Fasipe, O. B., &amp; Idowu, A. A. (2018). The burden of polypharmacy and pattern of comorbidities among chronic kidney disease patients in clinical practice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Archives of Medicine and Health Sciences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1), 40–47.</w:t>
      </w:r>
    </w:p>
    <w:p w14:paraId="4037AA4D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Fraser, S. D. S., Roderick, P. J., May, C. R., McIntyre, N., McIntyre, C., Fluck, R. J., Shardlow, A., &amp; Taal, M. W. (2015). The burden of comorbidity in people with chronic kidney disease stage 3: a cohort study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BMC Nephrology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871B16">
        <w:rPr>
          <w:rFonts w:ascii="Times New Roman" w:hAnsi="Times New Roman" w:cs="Times New Roman"/>
          <w:noProof/>
          <w:sz w:val="24"/>
          <w:szCs w:val="24"/>
        </w:rPr>
        <w:t>, 1–11.</w:t>
      </w:r>
    </w:p>
    <w:p w14:paraId="328D34CC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Gallo, P., De Vincentis, A., Pedone, C., Nobili, A., Tettamanti, M., Gentilucci, U. V., Picardi, A., Mannucci, P. M., Incalzi, R. A., &amp; Investigators, R. (2019). Drug–drug interactions involving CYP3A4 and p-glycoprotein in hospitalized elderly patients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European Journal of Internal Medicine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65</w:t>
      </w:r>
      <w:r w:rsidRPr="00871B16">
        <w:rPr>
          <w:rFonts w:ascii="Times New Roman" w:hAnsi="Times New Roman" w:cs="Times New Roman"/>
          <w:noProof/>
          <w:sz w:val="24"/>
          <w:szCs w:val="24"/>
        </w:rPr>
        <w:t>, 51–57.</w:t>
      </w:r>
    </w:p>
    <w:p w14:paraId="6E2F545E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Garedow, A. W., Mulisa Bobasa, E., Desalegn Wolide, A., Kerga Dibaba, F., Gashe Fufa, F., Idilu Tufa, B., Debalke, S., &amp; Kumela Goro, K. (2019). Drug-related problems and associated factors among patients admitted with chronic kidney disease at Jimma University </w:t>
      </w:r>
      <w:r w:rsidRPr="00871B1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dical Center, Jimma Zone, Jimma, Southwest Ethiopia: a hospital-based prospective observational study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Nephrology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2019</w:t>
      </w:r>
      <w:r w:rsidRPr="00871B1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8C48752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Lv, J.-C., &amp; Zhang, L.-X. (2019). Prevalence and disease burden of chronic kidney disease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Renal Fibrosis: Mechanisms and Therapies</w:t>
      </w:r>
      <w:r w:rsidRPr="00871B16">
        <w:rPr>
          <w:rFonts w:ascii="Times New Roman" w:hAnsi="Times New Roman" w:cs="Times New Roman"/>
          <w:noProof/>
          <w:sz w:val="24"/>
          <w:szCs w:val="24"/>
        </w:rPr>
        <w:t>, 3–15.</w:t>
      </w:r>
    </w:p>
    <w:p w14:paraId="1688214B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MacRae, C., Mercer, S. W., Guthrie, B., &amp; Henderson, D. (2021). Comorbidity in chronic kidney disease: a large cross-sectional study of prevalence in Scottish primary care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British Journal of General Practice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71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704), e243–e249.</w:t>
      </w:r>
    </w:p>
    <w:p w14:paraId="7F71FF2D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Makite, S. (2019)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Clinically Significant Potential Drug-drug Interactions Among Adult Diabetic Hypertensive Outpatients at Kenyatta National Hospital</w:t>
      </w:r>
      <w:r w:rsidRPr="00871B16">
        <w:rPr>
          <w:rFonts w:ascii="Times New Roman" w:hAnsi="Times New Roman" w:cs="Times New Roman"/>
          <w:noProof/>
          <w:sz w:val="24"/>
          <w:szCs w:val="24"/>
        </w:rPr>
        <w:t>. University of Nairobi.</w:t>
      </w:r>
    </w:p>
    <w:p w14:paraId="535765BF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Mwenda, V., Githuku, J., Gathecha, G., Wambugu, B. M., Roka, Z. G., &amp; Ong’or, W. O. (2019). Prevalence and factors associated with chronic kidney disease among medical inpatients at the Kenyatta National Hospital, Kenya, 2018: a cross-sectional study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The Pan African Medical Journal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33</w:t>
      </w:r>
      <w:r w:rsidRPr="00871B1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AE728BA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Njeri, L. W., Ogallo, W. O., Nyamu, D. G., Opanga, S. A., &amp; Birichi, A. R. (2018). Medication-related problems among adult chronic kidney disease patients in a sub-Saharan tertiary hospital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linical Pharmacy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40</w:t>
      </w:r>
      <w:r w:rsidRPr="00871B16">
        <w:rPr>
          <w:rFonts w:ascii="Times New Roman" w:hAnsi="Times New Roman" w:cs="Times New Roman"/>
          <w:noProof/>
          <w:sz w:val="24"/>
          <w:szCs w:val="24"/>
        </w:rPr>
        <w:t>, 1217–1224.</w:t>
      </w:r>
    </w:p>
    <w:p w14:paraId="71124753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Okoro, R. N., &amp; Farate, V. T. (2019). Evaluation of potential drug–drug interactions among patients with chronic kidney disease in northeastern Nigeria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African Journal of Nephrology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1), 77–81.</w:t>
      </w:r>
    </w:p>
    <w:p w14:paraId="65474099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Olumuyiwa, J. F., Akinwumi, A. A., Ademola, O. A., Oluwole, B. A., &amp; Ibiene, E. O. (2017). Prevalence and pattern of potential drug-drug interactions among chronic kidney disease patients in south-western Nigeria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Niger Postgrad Med J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2), 88–92.</w:t>
      </w:r>
    </w:p>
    <w:p w14:paraId="79861AC0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Opiyo, R. O., Nyasulu, P. S., Olenja, J., Zunza, M., Nguyen, K. A., Bukania, Z., Nabakwe, E., Mbogo, A., &amp; Were, A. O. (2019). Factors associated with adherence to dietary prescription among adult patients with chronic kidney disease on hemodialysis in national referral hospitals in Kenya: a mixed-methods survey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Renal Replacement Therapy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1), 1–14.</w:t>
      </w:r>
    </w:p>
    <w:p w14:paraId="28BD2A8B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F3564">
        <w:rPr>
          <w:rFonts w:ascii="Times New Roman" w:hAnsi="Times New Roman" w:cs="Times New Roman"/>
          <w:noProof/>
          <w:sz w:val="24"/>
          <w:szCs w:val="24"/>
          <w:highlight w:val="yellow"/>
        </w:rPr>
        <w:t xml:space="preserve">Ortiz, G. A., Trivedi, H. D., &amp; Nader, C. (2018). Pharmacokinetics and drug interactions of medications used to treat hepatitis C virus infection in the setting of chronic kidney disease </w:t>
      </w:r>
      <w:r w:rsidRPr="002F3564">
        <w:rPr>
          <w:rFonts w:ascii="Times New Roman" w:hAnsi="Times New Roman" w:cs="Times New Roman"/>
          <w:noProof/>
          <w:sz w:val="24"/>
          <w:szCs w:val="24"/>
          <w:highlight w:val="yellow"/>
        </w:rPr>
        <w:lastRenderedPageBreak/>
        <w:t xml:space="preserve">and kidney transplantation. </w:t>
      </w:r>
      <w:r w:rsidRPr="002F3564">
        <w:rPr>
          <w:rFonts w:ascii="Times New Roman" w:hAnsi="Times New Roman" w:cs="Times New Roman"/>
          <w:i/>
          <w:iCs/>
          <w:noProof/>
          <w:sz w:val="24"/>
          <w:szCs w:val="24"/>
          <w:highlight w:val="yellow"/>
        </w:rPr>
        <w:t>Hemodialysis International</w:t>
      </w:r>
      <w:r w:rsidRPr="002F3564">
        <w:rPr>
          <w:rFonts w:ascii="Times New Roman" w:hAnsi="Times New Roman" w:cs="Times New Roman"/>
          <w:noProof/>
          <w:sz w:val="24"/>
          <w:szCs w:val="24"/>
          <w:highlight w:val="yellow"/>
        </w:rPr>
        <w:t xml:space="preserve">, </w:t>
      </w:r>
      <w:r w:rsidRPr="002F3564">
        <w:rPr>
          <w:rFonts w:ascii="Times New Roman" w:hAnsi="Times New Roman" w:cs="Times New Roman"/>
          <w:i/>
          <w:iCs/>
          <w:noProof/>
          <w:sz w:val="24"/>
          <w:szCs w:val="24"/>
          <w:highlight w:val="yellow"/>
        </w:rPr>
        <w:t>22</w:t>
      </w:r>
      <w:r w:rsidRPr="002F3564">
        <w:rPr>
          <w:rFonts w:ascii="Times New Roman" w:hAnsi="Times New Roman" w:cs="Times New Roman"/>
          <w:noProof/>
          <w:sz w:val="24"/>
          <w:szCs w:val="24"/>
          <w:highlight w:val="yellow"/>
        </w:rPr>
        <w:t>, S22–S35.</w:t>
      </w:r>
      <w:bookmarkStart w:id="4" w:name="_GoBack"/>
      <w:bookmarkEnd w:id="4"/>
    </w:p>
    <w:p w14:paraId="7C15D475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Paul, S., Rudra, A., Bhattacharjee, S., Thunga, G., Attur, R. P., &amp; Kunhikatta, V. (2022)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Development of a multivariable prediction model to assess potential drug-drug interactions in chronic kidney disease patients</w:t>
      </w:r>
      <w:r w:rsidRPr="00871B1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C849505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Roux-Marson, C., Baranski, J. B., Fafin, C., Exterman, G., Vigneau, C., Couchoud, C., Moranne, O., &amp; Investigators, P. (2020). Medication burden and inappropriate prescription risk among elderly with advanced chronic kidney disease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BMC Geriatrics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871B16">
        <w:rPr>
          <w:rFonts w:ascii="Times New Roman" w:hAnsi="Times New Roman" w:cs="Times New Roman"/>
          <w:noProof/>
          <w:sz w:val="24"/>
          <w:szCs w:val="24"/>
        </w:rPr>
        <w:t>, 1–12.</w:t>
      </w:r>
    </w:p>
    <w:p w14:paraId="3555DF39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Santos-Díaz, G., Pérez-Pico, A. M., Suárez-Santisteban, M. Á., García-Bernalt, V., Mayordomo, R., &amp; Dorado, P. (2020). Prevalence of potential drug–drug interaction risk among chronic kidney disease patients in a Spanish hospital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Pharmaceutics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8), 713.</w:t>
      </w:r>
    </w:p>
    <w:p w14:paraId="3A6151AB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Schmidt, I. M., Hübner, S., Nadal, J., Titze, S., Schmid, M., Bärthlein, B., Schlieper, G., Dienemann, T., Schultheiss, U. T., &amp; Meiselbach, H. (2019). Patterns of medication use and the burden of polypharmacy in patients with chronic kidney disease: the German Chronic Kidney Disease study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Clinical Kidney Journal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5), 663–672.</w:t>
      </w:r>
    </w:p>
    <w:p w14:paraId="4286DD4B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Shahzadi, A., Sonmez, I., Kose, C., Oktan, B., Alagoz, S., Sonmez, H., Hussain, A., &amp; Akkan, A. G. (2022). The prevalence of potential drug-drug interactions in CKD-A retrospective observational study of Cerrahpasa nephrology unit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Medicina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58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2), 183.</w:t>
      </w:r>
    </w:p>
    <w:p w14:paraId="4AE46DB9" w14:textId="77777777" w:rsidR="00871B16" w:rsidRPr="00871B16" w:rsidRDefault="00871B16" w:rsidP="00871B16">
      <w:pPr>
        <w:widowControl w:val="0"/>
        <w:autoSpaceDE w:val="0"/>
        <w:autoSpaceDN w:val="0"/>
        <w:adjustRightInd w:val="0"/>
        <w:spacing w:before="160"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Tonelli, M., Wiebe, N., Guthrie, B., James, M. T., Quan, H., Fortin, M., Klarenbach, S. W., Sargious, P., Straus, S., &amp; Lewanczuk, R. (2015). Comorbidity as a driver of adverse outcomes in people with chronic kidney disease.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Kidney International</w:t>
      </w:r>
      <w:r w:rsidRPr="00871B1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1B16">
        <w:rPr>
          <w:rFonts w:ascii="Times New Roman" w:hAnsi="Times New Roman" w:cs="Times New Roman"/>
          <w:i/>
          <w:iCs/>
          <w:noProof/>
          <w:sz w:val="24"/>
          <w:szCs w:val="24"/>
        </w:rPr>
        <w:t>88</w:t>
      </w:r>
      <w:r w:rsidRPr="00871B16">
        <w:rPr>
          <w:rFonts w:ascii="Times New Roman" w:hAnsi="Times New Roman" w:cs="Times New Roman"/>
          <w:noProof/>
          <w:sz w:val="24"/>
          <w:szCs w:val="24"/>
        </w:rPr>
        <w:t>(4), 859–866.</w:t>
      </w:r>
    </w:p>
    <w:p w14:paraId="576A3328" w14:textId="77777777" w:rsidR="005F3440" w:rsidRDefault="009277E7" w:rsidP="000D1035">
      <w:pPr>
        <w:pStyle w:val="BodyText"/>
        <w:spacing w:before="152" w:line="360" w:lineRule="auto"/>
        <w:ind w:left="1152" w:right="864" w:hanging="10"/>
        <w:jc w:val="both"/>
        <w:rPr>
          <w:b/>
        </w:rPr>
      </w:pPr>
      <w:r>
        <w:rPr>
          <w:b/>
        </w:rPr>
        <w:fldChar w:fldCharType="end"/>
      </w:r>
    </w:p>
    <w:p w14:paraId="2039582E" w14:textId="77777777" w:rsidR="008873D9" w:rsidRDefault="008873D9" w:rsidP="000D1035">
      <w:pPr>
        <w:pStyle w:val="BodyText"/>
        <w:spacing w:before="152" w:line="360" w:lineRule="auto"/>
        <w:ind w:left="1152" w:right="864" w:hanging="10"/>
        <w:jc w:val="both"/>
        <w:rPr>
          <w:b/>
        </w:rPr>
      </w:pPr>
    </w:p>
    <w:sectPr w:rsidR="008873D9" w:rsidSect="00BA115B">
      <w:headerReference w:type="even" r:id="rId11"/>
      <w:headerReference w:type="default" r:id="rId12"/>
      <w:footerReference w:type="default" r:id="rId13"/>
      <w:headerReference w:type="first" r:id="rId14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A93606D" w14:textId="77777777" w:rsidR="00040DB1" w:rsidRDefault="00040DB1">
      <w:pPr>
        <w:spacing w:after="0" w:line="240" w:lineRule="auto"/>
      </w:pPr>
      <w:r>
        <w:separator/>
      </w:r>
    </w:p>
  </w:endnote>
  <w:endnote w:type="continuationSeparator" w:id="0">
    <w:p w14:paraId="7F06F564" w14:textId="77777777" w:rsidR="00040DB1" w:rsidRDefault="00040D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567264900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14:paraId="2DC6789C" w14:textId="7E9B608B" w:rsidR="0012057D" w:rsidRDefault="0012057D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2F3564">
              <w:rPr>
                <w:b/>
                <w:bCs/>
                <w:noProof/>
              </w:rPr>
              <w:t>16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2F3564">
              <w:rPr>
                <w:b/>
                <w:bCs/>
                <w:noProof/>
              </w:rPr>
              <w:t>1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6DA1A27" w14:textId="77777777" w:rsidR="0012057D" w:rsidRDefault="0012057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BF5E4AD" w14:textId="77777777" w:rsidR="00040DB1" w:rsidRDefault="00040DB1">
      <w:pPr>
        <w:spacing w:after="0" w:line="240" w:lineRule="auto"/>
      </w:pPr>
      <w:r>
        <w:separator/>
      </w:r>
    </w:p>
  </w:footnote>
  <w:footnote w:type="continuationSeparator" w:id="0">
    <w:p w14:paraId="2435D5FA" w14:textId="77777777" w:rsidR="00040DB1" w:rsidRDefault="00040D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87471C0" w14:textId="3F72E203" w:rsidR="0012057D" w:rsidRDefault="00040DB1">
    <w:pPr>
      <w:pStyle w:val="Header"/>
    </w:pPr>
    <w:r>
      <w:rPr>
        <w:noProof/>
      </w:rPr>
      <w:pict w14:anchorId="0A7B8390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70714422" o:spid="_x0000_s2050" type="#_x0000_t136" style="position:absolute;margin-left:0;margin-top:0;width:555.05pt;height:104.6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3D50AA7" w14:textId="37F6F511" w:rsidR="0012057D" w:rsidRDefault="00040DB1">
    <w:pPr>
      <w:pStyle w:val="Header"/>
    </w:pPr>
    <w:r>
      <w:rPr>
        <w:noProof/>
      </w:rPr>
      <w:pict w14:anchorId="384E8953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70714423" o:spid="_x0000_s2051" type="#_x0000_t136" style="position:absolute;margin-left:0;margin-top:0;width:555.05pt;height:104.6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962029" w14:textId="6BF39142" w:rsidR="0012057D" w:rsidRDefault="00040DB1">
    <w:pPr>
      <w:pStyle w:val="Header"/>
    </w:pPr>
    <w:r>
      <w:rPr>
        <w:noProof/>
      </w:rPr>
      <w:pict w14:anchorId="6427F51F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70714421" o:spid="_x0000_s2049" type="#_x0000_t136" style="position:absolute;margin-left:0;margin-top:0;width:555.05pt;height:104.6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E2D28A7"/>
    <w:multiLevelType w:val="hybridMultilevel"/>
    <w:tmpl w:val="679EA8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A8F0298"/>
    <w:multiLevelType w:val="hybridMultilevel"/>
    <w:tmpl w:val="1E5047A0"/>
    <w:lvl w:ilvl="0" w:tplc="04090001">
      <w:start w:val="1"/>
      <w:numFmt w:val="bullet"/>
      <w:lvlText w:val=""/>
      <w:lvlJc w:val="left"/>
      <w:pPr>
        <w:ind w:left="186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8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0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2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4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6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8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0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22" w:hanging="360"/>
      </w:pPr>
      <w:rPr>
        <w:rFonts w:ascii="Wingdings" w:hAnsi="Wingdings" w:hint="default"/>
      </w:rPr>
    </w:lvl>
  </w:abstractNum>
  <w:abstractNum w:abstractNumId="2" w15:restartNumberingAfterBreak="0">
    <w:nsid w:val="4C4D5943"/>
    <w:multiLevelType w:val="hybridMultilevel"/>
    <w:tmpl w:val="2B1C52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E001CE1"/>
    <w:multiLevelType w:val="hybridMultilevel"/>
    <w:tmpl w:val="20887946"/>
    <w:lvl w:ilvl="0" w:tplc="04090001">
      <w:start w:val="1"/>
      <w:numFmt w:val="bullet"/>
      <w:lvlText w:val=""/>
      <w:lvlJc w:val="left"/>
      <w:pPr>
        <w:ind w:left="186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8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0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2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4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6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8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0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2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75E2"/>
    <w:rsid w:val="000119B3"/>
    <w:rsid w:val="00015373"/>
    <w:rsid w:val="0002147C"/>
    <w:rsid w:val="00027BBC"/>
    <w:rsid w:val="00040DB1"/>
    <w:rsid w:val="0005232F"/>
    <w:rsid w:val="0005378C"/>
    <w:rsid w:val="0006344E"/>
    <w:rsid w:val="00063CDD"/>
    <w:rsid w:val="00065FAD"/>
    <w:rsid w:val="00084F10"/>
    <w:rsid w:val="000A2344"/>
    <w:rsid w:val="000A2D7D"/>
    <w:rsid w:val="000C56C7"/>
    <w:rsid w:val="000C688B"/>
    <w:rsid w:val="000D1035"/>
    <w:rsid w:val="000E4AD6"/>
    <w:rsid w:val="001069E7"/>
    <w:rsid w:val="00115A11"/>
    <w:rsid w:val="001161E0"/>
    <w:rsid w:val="0012057D"/>
    <w:rsid w:val="0012139E"/>
    <w:rsid w:val="00121665"/>
    <w:rsid w:val="00123F42"/>
    <w:rsid w:val="00124746"/>
    <w:rsid w:val="00124FE7"/>
    <w:rsid w:val="00125569"/>
    <w:rsid w:val="00134BC7"/>
    <w:rsid w:val="00137100"/>
    <w:rsid w:val="00142C99"/>
    <w:rsid w:val="001457D6"/>
    <w:rsid w:val="001539E9"/>
    <w:rsid w:val="0015503D"/>
    <w:rsid w:val="00167869"/>
    <w:rsid w:val="00185881"/>
    <w:rsid w:val="001A00B1"/>
    <w:rsid w:val="001A50E2"/>
    <w:rsid w:val="001B35B4"/>
    <w:rsid w:val="001C6BE8"/>
    <w:rsid w:val="001D0CDB"/>
    <w:rsid w:val="001F2FFF"/>
    <w:rsid w:val="00204AED"/>
    <w:rsid w:val="00211FDB"/>
    <w:rsid w:val="002141D4"/>
    <w:rsid w:val="00232126"/>
    <w:rsid w:val="00234603"/>
    <w:rsid w:val="002379D0"/>
    <w:rsid w:val="00245BF6"/>
    <w:rsid w:val="00255556"/>
    <w:rsid w:val="00263AB4"/>
    <w:rsid w:val="002642D3"/>
    <w:rsid w:val="00266964"/>
    <w:rsid w:val="0027246F"/>
    <w:rsid w:val="00273913"/>
    <w:rsid w:val="002A4485"/>
    <w:rsid w:val="002B4C69"/>
    <w:rsid w:val="002C213D"/>
    <w:rsid w:val="002D1E0E"/>
    <w:rsid w:val="002F3564"/>
    <w:rsid w:val="003174BC"/>
    <w:rsid w:val="00317ACC"/>
    <w:rsid w:val="00322C7A"/>
    <w:rsid w:val="00325502"/>
    <w:rsid w:val="003438B2"/>
    <w:rsid w:val="00347A15"/>
    <w:rsid w:val="00357574"/>
    <w:rsid w:val="00371559"/>
    <w:rsid w:val="00387CA8"/>
    <w:rsid w:val="003A7BEA"/>
    <w:rsid w:val="003B636A"/>
    <w:rsid w:val="003B73F5"/>
    <w:rsid w:val="003C7F19"/>
    <w:rsid w:val="003D7F05"/>
    <w:rsid w:val="003E1397"/>
    <w:rsid w:val="003F6465"/>
    <w:rsid w:val="004024F9"/>
    <w:rsid w:val="0041394B"/>
    <w:rsid w:val="004209DB"/>
    <w:rsid w:val="004365B4"/>
    <w:rsid w:val="004410A3"/>
    <w:rsid w:val="00441B8C"/>
    <w:rsid w:val="00446343"/>
    <w:rsid w:val="004467CE"/>
    <w:rsid w:val="0044774F"/>
    <w:rsid w:val="004506F3"/>
    <w:rsid w:val="0045475B"/>
    <w:rsid w:val="00462211"/>
    <w:rsid w:val="00462AD5"/>
    <w:rsid w:val="00466261"/>
    <w:rsid w:val="00466F8C"/>
    <w:rsid w:val="00472068"/>
    <w:rsid w:val="00483321"/>
    <w:rsid w:val="00484824"/>
    <w:rsid w:val="004A7B5A"/>
    <w:rsid w:val="004B2781"/>
    <w:rsid w:val="004D7F64"/>
    <w:rsid w:val="004F0432"/>
    <w:rsid w:val="004F5FEA"/>
    <w:rsid w:val="00500016"/>
    <w:rsid w:val="005049CA"/>
    <w:rsid w:val="005076E2"/>
    <w:rsid w:val="0051599C"/>
    <w:rsid w:val="00522C6C"/>
    <w:rsid w:val="005274B2"/>
    <w:rsid w:val="0054255E"/>
    <w:rsid w:val="00550C29"/>
    <w:rsid w:val="00560060"/>
    <w:rsid w:val="0057366A"/>
    <w:rsid w:val="005759FE"/>
    <w:rsid w:val="00582A7D"/>
    <w:rsid w:val="00591BB8"/>
    <w:rsid w:val="005B1427"/>
    <w:rsid w:val="005C13D7"/>
    <w:rsid w:val="005D234B"/>
    <w:rsid w:val="005E10F3"/>
    <w:rsid w:val="005F3440"/>
    <w:rsid w:val="00605283"/>
    <w:rsid w:val="006242D1"/>
    <w:rsid w:val="00634AD2"/>
    <w:rsid w:val="0063614F"/>
    <w:rsid w:val="0065526F"/>
    <w:rsid w:val="00667142"/>
    <w:rsid w:val="006863F2"/>
    <w:rsid w:val="006865DD"/>
    <w:rsid w:val="0069090E"/>
    <w:rsid w:val="006A5E16"/>
    <w:rsid w:val="006B0F42"/>
    <w:rsid w:val="006B3065"/>
    <w:rsid w:val="006B51EB"/>
    <w:rsid w:val="006B74B6"/>
    <w:rsid w:val="006C2980"/>
    <w:rsid w:val="006D0AC0"/>
    <w:rsid w:val="006D4F42"/>
    <w:rsid w:val="006D55E9"/>
    <w:rsid w:val="006D6793"/>
    <w:rsid w:val="006F1777"/>
    <w:rsid w:val="00712FF5"/>
    <w:rsid w:val="0072175B"/>
    <w:rsid w:val="007308D0"/>
    <w:rsid w:val="00750A56"/>
    <w:rsid w:val="007560C0"/>
    <w:rsid w:val="007570AD"/>
    <w:rsid w:val="007719A0"/>
    <w:rsid w:val="00773B67"/>
    <w:rsid w:val="00780167"/>
    <w:rsid w:val="007A07A6"/>
    <w:rsid w:val="007A228A"/>
    <w:rsid w:val="007A30F4"/>
    <w:rsid w:val="007A333D"/>
    <w:rsid w:val="007A44DB"/>
    <w:rsid w:val="007C05E0"/>
    <w:rsid w:val="007D6E82"/>
    <w:rsid w:val="007F16B5"/>
    <w:rsid w:val="00800ACD"/>
    <w:rsid w:val="00815B85"/>
    <w:rsid w:val="00832A91"/>
    <w:rsid w:val="0084370B"/>
    <w:rsid w:val="00843D97"/>
    <w:rsid w:val="0085298D"/>
    <w:rsid w:val="00853527"/>
    <w:rsid w:val="00857710"/>
    <w:rsid w:val="008712D7"/>
    <w:rsid w:val="00871B16"/>
    <w:rsid w:val="00873EA4"/>
    <w:rsid w:val="008862F2"/>
    <w:rsid w:val="008873D9"/>
    <w:rsid w:val="00896722"/>
    <w:rsid w:val="008A3848"/>
    <w:rsid w:val="008A6DA3"/>
    <w:rsid w:val="008B1964"/>
    <w:rsid w:val="008B486E"/>
    <w:rsid w:val="008C0328"/>
    <w:rsid w:val="008C0AED"/>
    <w:rsid w:val="008C5523"/>
    <w:rsid w:val="008D7A94"/>
    <w:rsid w:val="008E2524"/>
    <w:rsid w:val="008E71C1"/>
    <w:rsid w:val="008E7526"/>
    <w:rsid w:val="00901487"/>
    <w:rsid w:val="009017B0"/>
    <w:rsid w:val="00916EA7"/>
    <w:rsid w:val="009275E2"/>
    <w:rsid w:val="009277E7"/>
    <w:rsid w:val="00932B52"/>
    <w:rsid w:val="00935EA6"/>
    <w:rsid w:val="00943432"/>
    <w:rsid w:val="00951974"/>
    <w:rsid w:val="00960383"/>
    <w:rsid w:val="00983AD9"/>
    <w:rsid w:val="00986D12"/>
    <w:rsid w:val="009906BE"/>
    <w:rsid w:val="009909F5"/>
    <w:rsid w:val="0099472A"/>
    <w:rsid w:val="00996D0C"/>
    <w:rsid w:val="009B1960"/>
    <w:rsid w:val="009C5871"/>
    <w:rsid w:val="009C675A"/>
    <w:rsid w:val="009D2F41"/>
    <w:rsid w:val="009D5C46"/>
    <w:rsid w:val="009E24E6"/>
    <w:rsid w:val="009F03D8"/>
    <w:rsid w:val="009F22D1"/>
    <w:rsid w:val="00A039E8"/>
    <w:rsid w:val="00A13630"/>
    <w:rsid w:val="00A25A2D"/>
    <w:rsid w:val="00A26BAA"/>
    <w:rsid w:val="00A27CEB"/>
    <w:rsid w:val="00A31BE7"/>
    <w:rsid w:val="00A33C1A"/>
    <w:rsid w:val="00A33F25"/>
    <w:rsid w:val="00A36DE3"/>
    <w:rsid w:val="00A4008E"/>
    <w:rsid w:val="00A52A43"/>
    <w:rsid w:val="00A53633"/>
    <w:rsid w:val="00A56A17"/>
    <w:rsid w:val="00A61286"/>
    <w:rsid w:val="00A7240F"/>
    <w:rsid w:val="00A80290"/>
    <w:rsid w:val="00A92DFB"/>
    <w:rsid w:val="00AA08F1"/>
    <w:rsid w:val="00AA229D"/>
    <w:rsid w:val="00AB1190"/>
    <w:rsid w:val="00AB2412"/>
    <w:rsid w:val="00AD0E5B"/>
    <w:rsid w:val="00AD3FE8"/>
    <w:rsid w:val="00AF7B15"/>
    <w:rsid w:val="00B01805"/>
    <w:rsid w:val="00B13250"/>
    <w:rsid w:val="00B14BCD"/>
    <w:rsid w:val="00B15DE8"/>
    <w:rsid w:val="00B23072"/>
    <w:rsid w:val="00B24E27"/>
    <w:rsid w:val="00B26B2C"/>
    <w:rsid w:val="00B271D0"/>
    <w:rsid w:val="00B32D47"/>
    <w:rsid w:val="00B463E6"/>
    <w:rsid w:val="00B469CA"/>
    <w:rsid w:val="00B56C91"/>
    <w:rsid w:val="00B7105C"/>
    <w:rsid w:val="00B724BD"/>
    <w:rsid w:val="00B76169"/>
    <w:rsid w:val="00B8414E"/>
    <w:rsid w:val="00BA115B"/>
    <w:rsid w:val="00BA598B"/>
    <w:rsid w:val="00BD0080"/>
    <w:rsid w:val="00BD59DC"/>
    <w:rsid w:val="00BE0570"/>
    <w:rsid w:val="00C10A37"/>
    <w:rsid w:val="00C177B4"/>
    <w:rsid w:val="00C3667C"/>
    <w:rsid w:val="00C37790"/>
    <w:rsid w:val="00C568C9"/>
    <w:rsid w:val="00C874E4"/>
    <w:rsid w:val="00C90860"/>
    <w:rsid w:val="00CB0AEF"/>
    <w:rsid w:val="00D01AE7"/>
    <w:rsid w:val="00D02871"/>
    <w:rsid w:val="00D11C35"/>
    <w:rsid w:val="00D15DC5"/>
    <w:rsid w:val="00D265A3"/>
    <w:rsid w:val="00D32E3F"/>
    <w:rsid w:val="00D3434C"/>
    <w:rsid w:val="00D40699"/>
    <w:rsid w:val="00D44442"/>
    <w:rsid w:val="00D454F4"/>
    <w:rsid w:val="00D50F5B"/>
    <w:rsid w:val="00D53584"/>
    <w:rsid w:val="00D6761D"/>
    <w:rsid w:val="00D713DA"/>
    <w:rsid w:val="00D95800"/>
    <w:rsid w:val="00DA04EE"/>
    <w:rsid w:val="00DA6FE3"/>
    <w:rsid w:val="00DB25CF"/>
    <w:rsid w:val="00DB3445"/>
    <w:rsid w:val="00DE46E2"/>
    <w:rsid w:val="00DE4C33"/>
    <w:rsid w:val="00E15D71"/>
    <w:rsid w:val="00E25E21"/>
    <w:rsid w:val="00E313DA"/>
    <w:rsid w:val="00E52D50"/>
    <w:rsid w:val="00E547F4"/>
    <w:rsid w:val="00E557BC"/>
    <w:rsid w:val="00E60C2F"/>
    <w:rsid w:val="00E875CB"/>
    <w:rsid w:val="00E94622"/>
    <w:rsid w:val="00E9522C"/>
    <w:rsid w:val="00EB5040"/>
    <w:rsid w:val="00EC4F5A"/>
    <w:rsid w:val="00ED08E9"/>
    <w:rsid w:val="00EE6707"/>
    <w:rsid w:val="00EF39F0"/>
    <w:rsid w:val="00F00A9C"/>
    <w:rsid w:val="00F041FD"/>
    <w:rsid w:val="00F07640"/>
    <w:rsid w:val="00F366E2"/>
    <w:rsid w:val="00F44D45"/>
    <w:rsid w:val="00F56939"/>
    <w:rsid w:val="00F602E4"/>
    <w:rsid w:val="00F66FB8"/>
    <w:rsid w:val="00F7200B"/>
    <w:rsid w:val="00F72FFE"/>
    <w:rsid w:val="00F95E16"/>
    <w:rsid w:val="00FA3F3B"/>
    <w:rsid w:val="00FB0C63"/>
    <w:rsid w:val="00FB47DC"/>
    <w:rsid w:val="00FC09EB"/>
    <w:rsid w:val="00FC18DF"/>
    <w:rsid w:val="00FC65F0"/>
    <w:rsid w:val="00FE259A"/>
    <w:rsid w:val="00FE53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7BD9FDD7"/>
  <w15:chartTrackingRefBased/>
  <w15:docId w15:val="{E3DAB391-62F4-4010-94E5-9073C87C50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F5FEA"/>
  </w:style>
  <w:style w:type="paragraph" w:styleId="Heading1">
    <w:name w:val="heading 1"/>
    <w:basedOn w:val="Normal"/>
    <w:link w:val="Heading1Char"/>
    <w:autoRedefine/>
    <w:uiPriority w:val="9"/>
    <w:qFormat/>
    <w:rsid w:val="003B73F5"/>
    <w:pPr>
      <w:widowControl w:val="0"/>
      <w:tabs>
        <w:tab w:val="left" w:pos="1187"/>
      </w:tabs>
      <w:autoSpaceDE w:val="0"/>
      <w:autoSpaceDN w:val="0"/>
      <w:spacing w:before="67" w:after="240" w:line="240" w:lineRule="auto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271D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8C0AE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8C0AED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A56A17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B73F5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D9580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580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580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580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580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580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5800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92DFB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271D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4662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66261"/>
  </w:style>
  <w:style w:type="paragraph" w:styleId="Footer">
    <w:name w:val="footer"/>
    <w:basedOn w:val="Normal"/>
    <w:link w:val="FooterChar"/>
    <w:uiPriority w:val="99"/>
    <w:unhideWhenUsed/>
    <w:rsid w:val="004662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6261"/>
  </w:style>
  <w:style w:type="character" w:customStyle="1" w:styleId="UnresolvedMention">
    <w:name w:val="Unresolved Mention"/>
    <w:basedOn w:val="DefaultParagraphFont"/>
    <w:uiPriority w:val="99"/>
    <w:semiHidden/>
    <w:unhideWhenUsed/>
    <w:rsid w:val="006D55E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0855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chart" Target="charts/chart3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header" Target="header3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.xlsx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../embeddings/oleObject1.bin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../embeddings/oleObject2.bin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1" i="0" u="none" strike="noStrike" kern="1200" spc="0" baseline="0">
                <a:solidFill>
                  <a:sysClr val="windowText" lastClr="000000"/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r>
              <a:rPr lang="en-US" b="1">
                <a:solidFill>
                  <a:sysClr val="windowText" lastClr="000000"/>
                </a:solidFill>
              </a:rPr>
              <a:t>Prevalence of Comorbidities among the Participants (N=120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1" i="0" u="none" strike="noStrike" kern="1200" spc="0" baseline="0">
              <a:solidFill>
                <a:sysClr val="windowText" lastClr="000000"/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comorbidity profile'!$C$43:$C$49</c:f>
              <c:strCache>
                <c:ptCount val="6"/>
                <c:pt idx="0">
                  <c:v>Other Diseases</c:v>
                </c:pt>
                <c:pt idx="1">
                  <c:v>Tuberculosis</c:v>
                </c:pt>
                <c:pt idx="2">
                  <c:v>Dyslipidaemia</c:v>
                </c:pt>
                <c:pt idx="3">
                  <c:v>Heart Failure</c:v>
                </c:pt>
                <c:pt idx="4">
                  <c:v>Diabetes</c:v>
                </c:pt>
                <c:pt idx="5">
                  <c:v>Hypertension</c:v>
                </c:pt>
              </c:strCache>
            </c:strRef>
          </c:cat>
          <c:val>
            <c:numRef>
              <c:f>'comorbidity profile'!$E$43:$E$49</c:f>
              <c:numCache>
                <c:formatCode>0.0</c:formatCode>
                <c:ptCount val="7"/>
                <c:pt idx="0" formatCode="General">
                  <c:v>12.5</c:v>
                </c:pt>
                <c:pt idx="1">
                  <c:v>0.83333333333333337</c:v>
                </c:pt>
                <c:pt idx="2">
                  <c:v>4.1666666666666661</c:v>
                </c:pt>
                <c:pt idx="3">
                  <c:v>5.833333333333333</c:v>
                </c:pt>
                <c:pt idx="4">
                  <c:v>44.2</c:v>
                </c:pt>
                <c:pt idx="5">
                  <c:v>89.16666666666667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61F-4628-B98D-A991A593476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531799568"/>
        <c:axId val="531799176"/>
      </c:barChart>
      <c:catAx>
        <c:axId val="531799568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531799176"/>
        <c:crosses val="autoZero"/>
        <c:auto val="1"/>
        <c:lblAlgn val="ctr"/>
        <c:lblOffset val="100"/>
        <c:noMultiLvlLbl val="0"/>
      </c:catAx>
      <c:valAx>
        <c:axId val="53179917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r>
                  <a:rPr lang="en-US">
                    <a:solidFill>
                      <a:sysClr val="windowText" lastClr="000000"/>
                    </a:solidFill>
                  </a:rPr>
                  <a:t>Proportion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Garamond" panose="02020404030301010803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53179956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>
          <a:latin typeface="Garamond" panose="02020404030301010803" pitchFamily="18" charset="0"/>
        </a:defRPr>
      </a:pPr>
      <a:endParaRPr lang="en-US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1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r>
              <a:rPr lang="en-US" b="1"/>
              <a:t>Number of interacting drug pair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1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89E0-4723-B856-C50E409F9D40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89E0-4723-B856-C50E409F9D40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89E0-4723-B856-C50E409F9D40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fld id="{8B988585-D0BC-4174-B8C7-DE5A990C357A}" type="CATEGORYNAME">
                      <a:rPr lang="en-US"/>
                      <a:pPr/>
                      <a:t>[CATEGORY NAME]</a:t>
                    </a:fld>
                    <a:r>
                      <a:rPr lang="en-US" baseline="0"/>
                      <a:t>, n=</a:t>
                    </a:r>
                    <a:fld id="{32F734ED-AEB7-4105-B562-8AA5A3E9DAE1}" type="VALUE">
                      <a:rPr lang="en-US" baseline="0"/>
                      <a:pPr/>
                      <a:t>[VALUE]</a:t>
                    </a:fld>
                    <a:r>
                      <a:rPr lang="en-US" baseline="0"/>
                      <a:t>, </a:t>
                    </a:r>
                    <a:fld id="{E0763E2B-1D51-459E-AA75-5F2325FC3111}" type="PERCENTAGE">
                      <a:rPr lang="en-US" baseline="0"/>
                      <a:pPr/>
                      <a:t>[PERCENTAGE]</a:t>
                    </a:fld>
                    <a:endParaRPr lang="en-US" baseline="0"/>
                  </a:p>
                </c:rich>
              </c:tx>
              <c:dLblPos val="outEnd"/>
              <c:showLegendKey val="0"/>
              <c:showVal val="1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1-89E0-4723-B856-C50E409F9D40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fld id="{6AE8B567-956F-484F-9FF5-5D809E9ECB56}" type="CATEGORYNAME">
                      <a:rPr lang="en-US"/>
                      <a:pPr/>
                      <a:t>[CATEGORY NAME]</a:t>
                    </a:fld>
                    <a:r>
                      <a:rPr lang="en-US" baseline="0"/>
                      <a:t>, n=</a:t>
                    </a:r>
                    <a:fld id="{EE375A68-E0B7-4938-9541-4FA52E8B1DA4}" type="VALUE">
                      <a:rPr lang="en-US" baseline="0"/>
                      <a:pPr/>
                      <a:t>[VALUE]</a:t>
                    </a:fld>
                    <a:r>
                      <a:rPr lang="en-US" baseline="0"/>
                      <a:t>, </a:t>
                    </a:r>
                    <a:fld id="{FA394942-E157-421A-99DB-13ECCD908C7E}" type="PERCENTAGE">
                      <a:rPr lang="en-US" baseline="0"/>
                      <a:pPr/>
                      <a:t>[PERCENTAGE]</a:t>
                    </a:fld>
                    <a:endParaRPr lang="en-US" baseline="0"/>
                  </a:p>
                </c:rich>
              </c:tx>
              <c:dLblPos val="outEnd"/>
              <c:showLegendKey val="0"/>
              <c:showVal val="1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3-89E0-4723-B856-C50E409F9D40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fld id="{1D753EFD-97B5-4F17-8301-35AF7BC01CA5}" type="CATEGORYNAME">
                      <a:rPr lang="en-US"/>
                      <a:pPr/>
                      <a:t>[CATEGORY NAME]</a:t>
                    </a:fld>
                    <a:r>
                      <a:rPr lang="en-US" baseline="0"/>
                      <a:t>,n= </a:t>
                    </a:r>
                    <a:fld id="{6310E8E9-3D81-4E9B-9D14-9A53EF42373A}" type="VALUE">
                      <a:rPr lang="en-US" baseline="0"/>
                      <a:pPr/>
                      <a:t>[VALUE]</a:t>
                    </a:fld>
                    <a:r>
                      <a:rPr lang="en-US" baseline="0"/>
                      <a:t>, </a:t>
                    </a:r>
                    <a:fld id="{65354958-4A96-4FF5-9FE6-E5A76EF18749}" type="PERCENTAGE">
                      <a:rPr lang="en-US" baseline="0"/>
                      <a:pPr/>
                      <a:t>[PERCENTAGE]</a:t>
                    </a:fld>
                    <a:endParaRPr lang="en-US" baseline="0"/>
                  </a:p>
                </c:rich>
              </c:tx>
              <c:dLblPos val="outEnd"/>
              <c:showLegendKey val="0"/>
              <c:showVal val="1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5-89E0-4723-B856-C50E409F9D40}"/>
                </c:ext>
              </c:extLst>
            </c:dLbl>
            <c:spPr>
              <a:solidFill>
                <a:sysClr val="window" lastClr="FFFFFF"/>
              </a:solidFill>
              <a:ln>
                <a:solidFill>
                  <a:sysClr val="windowText" lastClr="000000">
                    <a:lumMod val="25000"/>
                    <a:lumOff val="75000"/>
                  </a:sysClr>
                </a:solidFill>
              </a:ln>
              <a:effectLst/>
            </c:spPr>
            <c:txPr>
              <a:bodyPr rot="0" spcFirstLastPara="1" vertOverflow="clip" horzOverflow="clip" vert="horz" wrap="square" lIns="36576" tIns="18288" rIns="36576" bIns="18288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1"/>
            <c:showSerName val="0"/>
            <c:showPercent val="1"/>
            <c:showBubbleSize val="0"/>
            <c:showLeaderLines val="0"/>
            <c:extLst>
              <c:ext xmlns:c15="http://schemas.microsoft.com/office/drawing/2012/chart" uri="{CE6537A1-D6FC-4f65-9D91-7224C49458BB}">
                <c15:spPr xmlns:c15="http://schemas.microsoft.com/office/drawing/2012/chart">
                  <a:prstGeom prst="wedgeRectCallout">
                    <a:avLst/>
                  </a:prstGeom>
                  <a:noFill/>
                  <a:ln>
                    <a:noFill/>
                  </a:ln>
                </c15:spPr>
              </c:ext>
            </c:extLst>
          </c:dLbls>
          <c:cat>
            <c:strRef>
              <c:f>'Prevalence of Pdis'!$C$32:$C$34</c:f>
              <c:strCache>
                <c:ptCount val="3"/>
                <c:pt idx="0">
                  <c:v>0-5</c:v>
                </c:pt>
                <c:pt idx="1">
                  <c:v>6-10</c:v>
                </c:pt>
                <c:pt idx="2">
                  <c:v>11+</c:v>
                </c:pt>
              </c:strCache>
            </c:strRef>
          </c:cat>
          <c:val>
            <c:numRef>
              <c:f>'Prevalence of Pdis'!$D$32:$D$34</c:f>
              <c:numCache>
                <c:formatCode>General</c:formatCode>
                <c:ptCount val="3"/>
                <c:pt idx="0">
                  <c:v>73</c:v>
                </c:pt>
                <c:pt idx="1">
                  <c:v>31</c:v>
                </c:pt>
                <c:pt idx="2">
                  <c:v>1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89E0-4723-B856-C50E409F9D4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0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>
          <a:latin typeface="Garamond" panose="02020404030301010803" pitchFamily="18" charset="0"/>
        </a:defRPr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1" i="0" u="none" strike="noStrike" kern="1200" spc="0" baseline="0">
                <a:solidFill>
                  <a:sysClr val="windowText" lastClr="000000"/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r>
              <a:rPr lang="en-US" b="1"/>
              <a:t>Severity of Interaction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1" i="0" u="none" strike="noStrike" kern="1200" spc="0" baseline="0">
              <a:solidFill>
                <a:sysClr val="windowText" lastClr="000000"/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F5A4-4A5A-84D4-C93F2E214399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F5A4-4A5A-84D4-C93F2E214399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F5A4-4A5A-84D4-C93F2E214399}"/>
              </c:ext>
            </c:extLst>
          </c:dPt>
          <c:dLbls>
            <c:spPr>
              <a:solidFill>
                <a:sysClr val="window" lastClr="FFFFFF"/>
              </a:solidFill>
              <a:ln>
                <a:solidFill>
                  <a:sysClr val="windowText" lastClr="000000">
                    <a:lumMod val="25000"/>
                    <a:lumOff val="75000"/>
                  </a:sysClr>
                </a:solidFill>
              </a:ln>
              <a:effectLst/>
            </c:spPr>
            <c:txPr>
              <a:bodyPr rot="0" spcFirstLastPara="1" vertOverflow="clip" horzOverflow="clip" vert="horz" wrap="square" lIns="36576" tIns="18288" rIns="36576" bIns="18288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1"/>
            <c:showSerName val="0"/>
            <c:showPercent val="1"/>
            <c:showBubbleSize val="0"/>
            <c:showLeaderLines val="0"/>
            <c:extLst>
              <c:ext xmlns:c15="http://schemas.microsoft.com/office/drawing/2012/chart" uri="{CE6537A1-D6FC-4f65-9D91-7224C49458BB}">
                <c15:spPr xmlns:c15="http://schemas.microsoft.com/office/drawing/2012/chart">
                  <a:prstGeom prst="wedgeRectCallout">
                    <a:avLst/>
                  </a:prstGeom>
                  <a:noFill/>
                  <a:ln>
                    <a:noFill/>
                  </a:ln>
                </c15:spPr>
              </c:ext>
            </c:extLst>
          </c:dLbls>
          <c:cat>
            <c:strRef>
              <c:f>'Prevalence of Pdis'!$C$35:$C$37</c:f>
              <c:strCache>
                <c:ptCount val="3"/>
                <c:pt idx="0">
                  <c:v>None</c:v>
                </c:pt>
                <c:pt idx="1">
                  <c:v>Moderate</c:v>
                </c:pt>
                <c:pt idx="2">
                  <c:v>Severe</c:v>
                </c:pt>
              </c:strCache>
            </c:strRef>
          </c:cat>
          <c:val>
            <c:numRef>
              <c:f>'Prevalence of Pdis'!$D$35:$D$37</c:f>
              <c:numCache>
                <c:formatCode>General</c:formatCode>
                <c:ptCount val="3"/>
                <c:pt idx="0">
                  <c:v>10</c:v>
                </c:pt>
                <c:pt idx="1">
                  <c:v>97</c:v>
                </c:pt>
                <c:pt idx="2">
                  <c:v>1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F5A4-4A5A-84D4-C93F2E21439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0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ysClr val="windowText" lastClr="000000">
          <a:lumMod val="25000"/>
          <a:lumOff val="75000"/>
        </a:sys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Garamond" panose="02020404030301010803" pitchFamily="18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798120-E72E-4743-B2F0-BDE6716FFD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17</Pages>
  <Words>10857</Words>
  <Characters>61887</Characters>
  <Application>Microsoft Office Word</Application>
  <DocSecurity>0</DocSecurity>
  <Lines>515</Lines>
  <Paragraphs>1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G. Nyamu</cp:lastModifiedBy>
  <cp:revision>20</cp:revision>
  <dcterms:created xsi:type="dcterms:W3CDTF">2025-11-19T12:39:00Z</dcterms:created>
  <dcterms:modified xsi:type="dcterms:W3CDTF">2025-11-28T0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chemical-society</vt:lpwstr>
  </property>
  <property fmtid="{D5CDD505-2E9C-101B-9397-08002B2CF9AE}" pid="3" name="Mendeley Recent Style Name 0_1">
    <vt:lpwstr>American Chemical Society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2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9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4165bfa-a962-33e7-80f6-59070b7446d8</vt:lpwstr>
  </property>
  <property fmtid="{D5CDD505-2E9C-101B-9397-08002B2CF9AE}" pid="24" name="Mendeley Citation Style_1">
    <vt:lpwstr>http://www.zotero.org/styles/apa</vt:lpwstr>
  </property>
</Properties>
</file>